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878B3" w:rsidRPr="00D01F81" w:rsidRDefault="00E878B3" w:rsidP="00E878B3">
      <w:pPr>
        <w:spacing w:line="480" w:lineRule="auto"/>
        <w:rPr>
          <w:rFonts w:ascii="Times New Roman" w:hAnsi="Times New Roman" w:cs="Times New Roman"/>
          <w:szCs w:val="24"/>
          <w:lang w:val="en-GB"/>
        </w:rPr>
      </w:pPr>
      <w:r w:rsidRPr="00D01F81">
        <w:rPr>
          <w:rFonts w:ascii="Times New Roman" w:hAnsi="Times New Roman" w:cs="Times New Roman"/>
          <w:b/>
          <w:szCs w:val="24"/>
          <w:lang w:val="en-US"/>
        </w:rPr>
        <w:t>Table S</w:t>
      </w:r>
      <w:bookmarkStart w:id="0" w:name="_GoBack"/>
      <w:bookmarkEnd w:id="0"/>
      <w:r w:rsidR="004E54D8" w:rsidRPr="00D01F81">
        <w:rPr>
          <w:rFonts w:ascii="Times New Roman" w:hAnsi="Times New Roman" w:cs="Times New Roman"/>
          <w:b/>
          <w:szCs w:val="24"/>
          <w:lang w:val="en-US"/>
        </w:rPr>
        <w:t>2</w:t>
      </w:r>
      <w:r w:rsidRPr="00D01F81">
        <w:rPr>
          <w:rFonts w:ascii="Times New Roman" w:hAnsi="Times New Roman" w:cs="Times New Roman"/>
          <w:b/>
          <w:szCs w:val="24"/>
          <w:lang w:val="en-US"/>
        </w:rPr>
        <w:t>.</w:t>
      </w:r>
      <w:r w:rsidRPr="00D01F81">
        <w:rPr>
          <w:rFonts w:ascii="Times New Roman" w:hAnsi="Times New Roman" w:cs="Times New Roman"/>
          <w:szCs w:val="24"/>
          <w:lang w:val="en-US"/>
        </w:rPr>
        <w:t xml:space="preserve"> Data used in the </w:t>
      </w:r>
      <w:proofErr w:type="spellStart"/>
      <w:r w:rsidR="00016F69" w:rsidRPr="00D01F81">
        <w:rPr>
          <w:rFonts w:ascii="Times New Roman" w:hAnsi="Times New Roman" w:cs="Times New Roman"/>
          <w:szCs w:val="24"/>
          <w:lang w:val="en-US"/>
        </w:rPr>
        <w:t>allometric</w:t>
      </w:r>
      <w:proofErr w:type="spellEnd"/>
      <w:r w:rsidR="00016F69" w:rsidRPr="00D01F81">
        <w:rPr>
          <w:rFonts w:ascii="Times New Roman" w:hAnsi="Times New Roman" w:cs="Times New Roman"/>
          <w:szCs w:val="24"/>
          <w:lang w:val="en-US"/>
        </w:rPr>
        <w:t xml:space="preserve"> </w:t>
      </w:r>
      <w:r w:rsidRPr="00D01F81">
        <w:rPr>
          <w:rFonts w:ascii="Times New Roman" w:hAnsi="Times New Roman" w:cs="Times New Roman"/>
          <w:szCs w:val="24"/>
          <w:lang w:val="en-US"/>
        </w:rPr>
        <w:t>analyses</w:t>
      </w:r>
      <w:r w:rsidR="00016F69" w:rsidRPr="00D01F81">
        <w:rPr>
          <w:rFonts w:ascii="Times New Roman" w:hAnsi="Times New Roman" w:cs="Times New Roman"/>
          <w:szCs w:val="24"/>
          <w:lang w:val="en-US"/>
        </w:rPr>
        <w:t xml:space="preserve"> of extant species</w:t>
      </w:r>
      <w:r w:rsidRPr="00D01F81">
        <w:rPr>
          <w:rFonts w:ascii="Times New Roman" w:hAnsi="Times New Roman" w:cs="Times New Roman"/>
          <w:szCs w:val="24"/>
          <w:lang w:val="en-US"/>
        </w:rPr>
        <w:t>.</w:t>
      </w:r>
      <w:r w:rsidR="00157639" w:rsidRPr="00D01F81">
        <w:rPr>
          <w:rFonts w:ascii="Times New Roman" w:hAnsi="Times New Roman" w:cs="Times New Roman"/>
          <w:szCs w:val="24"/>
          <w:lang w:val="en-US"/>
        </w:rPr>
        <w:t xml:space="preserve"> G = Galliformes, A = Anseriformes, S = Struthioniformes, C = </w:t>
      </w:r>
      <w:proofErr w:type="spellStart"/>
      <w:r w:rsidR="009036F9" w:rsidRPr="00D01F81">
        <w:rPr>
          <w:rFonts w:ascii="Times New Roman" w:hAnsi="Times New Roman" w:cs="Times New Roman"/>
          <w:szCs w:val="24"/>
          <w:lang w:val="en-US"/>
        </w:rPr>
        <w:t>C</w:t>
      </w:r>
      <w:r w:rsidR="00157639" w:rsidRPr="00D01F81">
        <w:rPr>
          <w:rFonts w:ascii="Times New Roman" w:hAnsi="Times New Roman" w:cs="Times New Roman"/>
          <w:szCs w:val="24"/>
          <w:lang w:val="en-US"/>
        </w:rPr>
        <w:t>rocod</w:t>
      </w:r>
      <w:r w:rsidR="009036F9" w:rsidRPr="00D01F81">
        <w:rPr>
          <w:rFonts w:ascii="Times New Roman" w:hAnsi="Times New Roman" w:cs="Times New Roman"/>
          <w:szCs w:val="24"/>
          <w:lang w:val="en-US"/>
        </w:rPr>
        <w:t>yli</w:t>
      </w:r>
      <w:r w:rsidR="00157639" w:rsidRPr="00D01F81">
        <w:rPr>
          <w:rFonts w:ascii="Times New Roman" w:hAnsi="Times New Roman" w:cs="Times New Roman"/>
          <w:szCs w:val="24"/>
          <w:lang w:val="en-US"/>
        </w:rPr>
        <w:t>a</w:t>
      </w:r>
      <w:proofErr w:type="spellEnd"/>
      <w:r w:rsidR="00157639" w:rsidRPr="00D01F81">
        <w:rPr>
          <w:rFonts w:ascii="Times New Roman" w:hAnsi="Times New Roman" w:cs="Times New Roman"/>
          <w:szCs w:val="24"/>
          <w:lang w:val="en-US"/>
        </w:rPr>
        <w:t xml:space="preserve">, T = </w:t>
      </w:r>
      <w:proofErr w:type="spellStart"/>
      <w:r w:rsidR="00157639" w:rsidRPr="00D01F81">
        <w:rPr>
          <w:rFonts w:ascii="Times New Roman" w:hAnsi="Times New Roman" w:cs="Times New Roman"/>
          <w:szCs w:val="24"/>
          <w:lang w:val="en-US"/>
        </w:rPr>
        <w:t>Testudinidae</w:t>
      </w:r>
      <w:proofErr w:type="spellEnd"/>
      <w:r w:rsidR="00157639" w:rsidRPr="00D01F81">
        <w:rPr>
          <w:rFonts w:ascii="Times New Roman" w:hAnsi="Times New Roman" w:cs="Times New Roman"/>
          <w:szCs w:val="24"/>
          <w:lang w:val="en-US"/>
        </w:rPr>
        <w:t>,</w:t>
      </w:r>
      <w:r w:rsidRPr="00D01F81">
        <w:rPr>
          <w:rFonts w:ascii="Times New Roman" w:hAnsi="Times New Roman" w:cs="Times New Roman"/>
          <w:szCs w:val="24"/>
          <w:lang w:val="en-US"/>
        </w:rPr>
        <w:t xml:space="preserve"> BM = body mass, EM = egg mass, CM = clutch mass, ACM = annual clutch mass.</w:t>
      </w:r>
      <w:r w:rsidR="001D555A" w:rsidRPr="00D01F81">
        <w:rPr>
          <w:rFonts w:ascii="Times New Roman" w:hAnsi="Times New Roman" w:cs="Times New Roman"/>
          <w:szCs w:val="24"/>
          <w:lang w:val="en-US"/>
        </w:rPr>
        <w:t xml:space="preserve"> </w:t>
      </w:r>
    </w:p>
    <w:tbl>
      <w:tblPr>
        <w:tblW w:w="0" w:type="auto"/>
        <w:tblInd w:w="5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745"/>
        <w:gridCol w:w="707"/>
        <w:gridCol w:w="890"/>
        <w:gridCol w:w="690"/>
        <w:gridCol w:w="790"/>
        <w:gridCol w:w="790"/>
        <w:gridCol w:w="1974"/>
      </w:tblGrid>
      <w:tr w:rsidR="00134FD4" w:rsidRPr="006D0983" w:rsidTr="006D0983">
        <w:trPr>
          <w:trHeight w:val="276"/>
        </w:trPr>
        <w:tc>
          <w:tcPr>
            <w:tcW w:w="0" w:type="auto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E878B3" w:rsidRPr="006D0983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de-DE"/>
              </w:rPr>
            </w:pPr>
            <w:r w:rsidRPr="006D0983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de-DE"/>
              </w:rPr>
              <w:t>Species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E878B3" w:rsidRPr="006D0983" w:rsidRDefault="006D098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de-DE"/>
              </w:rPr>
              <w:t>Group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E878B3" w:rsidRPr="006D0983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de-DE"/>
              </w:rPr>
            </w:pPr>
            <w:r w:rsidRPr="006D0983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de-DE"/>
              </w:rPr>
              <w:t>BM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E878B3" w:rsidRPr="006D0983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de-DE"/>
              </w:rPr>
            </w:pPr>
            <w:r w:rsidRPr="006D0983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de-DE"/>
              </w:rPr>
              <w:t>EM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E878B3" w:rsidRPr="006D0983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de-DE"/>
              </w:rPr>
            </w:pPr>
            <w:r w:rsidRPr="006D0983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de-DE"/>
              </w:rPr>
              <w:t>CM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E878B3" w:rsidRPr="006D0983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de-DE"/>
              </w:rPr>
            </w:pPr>
            <w:r w:rsidRPr="006D0983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de-DE"/>
              </w:rPr>
              <w:t>ACM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E878B3" w:rsidRPr="006D0983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de-DE"/>
              </w:rPr>
            </w:pPr>
            <w:r w:rsidRPr="006D0983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de-DE"/>
              </w:rPr>
              <w:t>References</w:t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6D0983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de-DE"/>
              </w:rPr>
            </w:pPr>
            <w:proofErr w:type="spellStart"/>
            <w:r w:rsidRPr="006D098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de-DE"/>
              </w:rPr>
              <w:t>Alectoris</w:t>
            </w:r>
            <w:proofErr w:type="spellEnd"/>
            <w:r w:rsidRPr="006D098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de-DE"/>
              </w:rPr>
              <w:t xml:space="preserve"> </w:t>
            </w:r>
            <w:proofErr w:type="spellStart"/>
            <w:r w:rsidRPr="006D098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de-DE"/>
              </w:rPr>
              <w:t>barbara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6D0983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6D098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t>G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6D0983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6D098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t>0.376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6D0983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6D098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t>0.019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6D0983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6D098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t>0.235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6D0983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6D098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t>0.352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Kb2huc2dhcmQ8L0F1dGhvcj48WWVhcj4xOTg4PC9ZZWFy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Kb2huc2dhcmQ8L0F1dGhvcj48WWVhcj4xOTg4PC9ZZWFy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1" w:tooltip="Johnsgard, 1988 #1852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1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lectori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hukar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0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2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4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2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lectori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graec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7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1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2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3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Kb2huc2dhcmQ8L0F1dGhvcj48WWVhcj4xOTg4PC9ZZWFy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Kb2huc2dhcmQ8L0F1dGhvcj48WWVhcj4xOTg4PC9ZZWFy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1" w:tooltip="Johnsgard, 1988 #1852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1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lectori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ruf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3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2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5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8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Bambusicol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thoracic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7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1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5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5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Bonas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bonasi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7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1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7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7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Bonas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umbell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7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1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0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0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atre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wallichi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30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7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5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5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entrocerc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urophasian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7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4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3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3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hrysoloph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mherstiae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1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7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7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hrysoloph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pict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0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2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4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4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oturnix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hinens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0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oturnix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oturnix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0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0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8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8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oturnix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delegorgue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7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0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oturnix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pectoral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0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0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9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9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oturnix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ypsilophor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0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1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8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3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rossoptilon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uritum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6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6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0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0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rossoptilon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rossoptilo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67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5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9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8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Dendragap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anadens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2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2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3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3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Dendragap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falcipenn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9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2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9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9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Dendragap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obscur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83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7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7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Francolin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dspers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9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7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7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Francolin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frican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9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1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2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9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Francolin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lbogular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7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1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7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7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Francolin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bicalcarat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8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2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4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4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Francolin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apens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4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4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4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lastRenderedPageBreak/>
              <w:t>Francolin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astaneicoll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0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0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Francolin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francolin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2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2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2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9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Francolin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icterorhynch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4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1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3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3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Francolin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levaillanti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0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2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0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0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Francolin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levaillantoide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1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1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1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1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Francolin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natalens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8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2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7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7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Francolin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pondicerian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2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1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9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4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Kb2huc2dhcmQ8L0F1dGhvcj48WWVhcj4xOTg4PC9ZZWFy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Kb2huc2dhcmQ8L0F1dGhvcj48WWVhcj4xOTg4PC9ZZWFy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1" w:tooltip="Johnsgard, 1988 #1852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1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Francolin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shelley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2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1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8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2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Kb2huc2dhcmQ8L0F1dGhvcj48WWVhcj4xOTg4PC9ZZWFy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Kb2huc2dhcmQ8L0F1dGhvcj48WWVhcj4xOTg4PC9ZZWFy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1" w:tooltip="Johnsgard, 1988 #1852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1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Francolin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swainsoni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1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29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4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Gall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gall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6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2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7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7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Gall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lafayeti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6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9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9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Gall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sonnerati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4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5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5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Gall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vari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6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2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0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0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Ithagini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ruent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1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2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4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4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Lagop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lagop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5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2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0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0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Lagop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leucur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5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2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1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1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Lagop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mut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1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2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7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7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Lophophor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impejan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97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7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2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2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Lophur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leucomelano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9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8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8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Lophur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nycthemer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13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4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1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1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Meleagri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gallopavo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4.22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7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98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98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Pavo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ristat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.37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0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2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2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Perdix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dauuric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7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1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2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2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Perdix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perdix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8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1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1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1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Phasian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olchic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98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4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4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Pucrasi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macroloph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93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4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4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4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Syrmatic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reevesi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94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3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3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Tetrao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mlokosiewicz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6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9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9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Tetrao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parvirostr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95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5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5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5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Tetrao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tetrix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98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8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8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Tetrao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urogall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98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5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2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2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lastRenderedPageBreak/>
              <w:t>Tympanuch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upido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9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2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9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9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Tympanuch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pallidicinct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2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2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5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5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Tympanuch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phasianell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81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2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6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6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CAF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IsM108L0Rpc3BsYXlUZXh0PjxyZWNvcmQ+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2" w:tooltip="Lislevand, 2009 #143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ix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galericulat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1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5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5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0141C0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ix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spons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3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4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7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7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0141C0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lopochen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egyptiac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65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9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81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81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0141C0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mazonett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brasiliens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7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3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3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0141C0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cut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98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4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7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7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0141C0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merican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1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4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7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7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0141C0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ucklandic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1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7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8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8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0141C0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bahamens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6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4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4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4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0141C0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bernier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4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2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8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8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0141C0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apens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8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0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0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arolinens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0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2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1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1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astane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9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4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hlorot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7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6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3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3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lypeat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9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9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9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9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recc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1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2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7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7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yanopter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6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9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9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discor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6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2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9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9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eaton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4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9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9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erythrorhynch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6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4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6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6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falcat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8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4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9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9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flavirostr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9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2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2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formos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3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2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2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fulvigul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96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5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georgic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3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5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5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gibberifron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6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8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8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hottentat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4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2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8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8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laysanens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2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4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4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4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luzonic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7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5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0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0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lastRenderedPageBreak/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meller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91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5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0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0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penelope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2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4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1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1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platale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2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4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6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6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platyrhyncho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12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4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8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8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poecilorhynch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02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5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7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7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querquedul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1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2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3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3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rubripe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1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6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8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8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sibilatrix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82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5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7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7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smithi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9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4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2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2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spars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91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6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9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9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streper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84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4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3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3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supercilios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98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5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9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9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undulat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81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5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0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0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versicolor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7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na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wyvillian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8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6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6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nser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lbifron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.45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2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2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2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nser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nser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.10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6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97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97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nser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brachyrhynch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.52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2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nser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aerulescen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.51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2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8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8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nser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anagic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.76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2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7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7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nser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ygnoide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.15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4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8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8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nser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erythrop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72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0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1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1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nser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fabal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.84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4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3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3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nser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indic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.23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4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1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1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nser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rossi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5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9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4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4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nserana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semipalmat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.07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1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96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96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ythy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ffin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9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4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9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9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ythy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merican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99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6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9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9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ythy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ustral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83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5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5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5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ythy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baer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8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4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0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0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ythy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ollar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8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4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7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7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lastRenderedPageBreak/>
              <w:t>Aythy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ferin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80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6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6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6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ythy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fuligul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8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5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3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3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ythy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maril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95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6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4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4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ythy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novaeseelandiae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8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5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1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1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ythy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nyroc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2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4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8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8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ythy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valisineri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19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7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7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7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Biziur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lobat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55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2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5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5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Brant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bernicl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23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9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6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6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Brant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anadiens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.31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6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94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94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Brant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hrot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09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8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2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2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Brant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leucops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58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0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6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6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Brant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ruficoll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09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7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5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5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Brant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sandvicens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93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4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0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0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Bucephal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lbeol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3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2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2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Bucephal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langul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8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6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5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5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Bucephal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islandic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3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6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3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3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airin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moschat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.02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7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9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9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airin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scutulat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.6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8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89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89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allonett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leucophry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2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9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9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ereopsi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novaehollandiae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.77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2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2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2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henonett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jubat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8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5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5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5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hloephag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hybrid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.04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4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5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5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hloephag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melanopter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.64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1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9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9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hloephag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pict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.69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2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8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8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hloephag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poliocephal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.2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9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8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8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hloephag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rubidicep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4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0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1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1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langul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hyemal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3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4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4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4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oscorob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oscorob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.8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7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21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21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yanochen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yanopter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42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9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2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2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ygn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trat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.1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6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46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46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ygn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bewicki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.7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5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31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31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lastRenderedPageBreak/>
              <w:t>Cygn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buccinator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0.3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6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90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90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ygn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olumbian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6.2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7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17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17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ygn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ygn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8.75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3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73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73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ygn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melanocoryph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4.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4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13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13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ygn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olor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9.67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5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.64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.64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Dendrocygn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rbore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15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4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8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8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Dendrocygn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rcuat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3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8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8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Dendrocygn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utumnal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84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4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7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7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Dendrocygn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bicolor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9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49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7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7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Dendrocygn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eyton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9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7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7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Dendrocygn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guttat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8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4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5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5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Dendrocygn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javanic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2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5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5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Dendrocygn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viduat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6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9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9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Histrionic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histrionic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5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5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1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1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Hymenolaim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malacorhynch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6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7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9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9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Lophodyte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ucullat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4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5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8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8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Lophonett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specularioide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9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5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6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6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Malacorhynch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membranace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4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3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3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Marmaronett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ngustirostr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9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5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5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Melanitt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fusc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73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9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7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7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Melanitt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nigr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8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7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4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4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Melanitt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perspicillat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9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6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7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7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Merganett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rmat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2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6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0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0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Merg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lbell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6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4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3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3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Merg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merganser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23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7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4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4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Merg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serrator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90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7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9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9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Neochen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jubat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25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6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8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8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Nett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erythrophthalm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6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6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4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4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Nett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peposac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00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5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2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2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Nett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rufin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1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5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6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6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Nettap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urit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6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2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9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9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lastRenderedPageBreak/>
              <w:t>Nettap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oromandelian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2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2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2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Nettap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pulchell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0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2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5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5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Nomonyx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dominic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3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5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0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0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Oxyur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ustral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85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8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6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6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Oxyur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jamaicens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9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7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4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4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Oxyur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leucocephal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9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9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8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8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Oxyur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macco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5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8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2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2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Oxyur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vittat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9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7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1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1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Plectropter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gambens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4.7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3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30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30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Polystict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steller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84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5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4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4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Pteronett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hartlaub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8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5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4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4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Salvadorini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waiguens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6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5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7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7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Sarkidorni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melanoto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06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6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1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1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Somateri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fischer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30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7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8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8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Somateri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mollissim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91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1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7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7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Somateri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spectabil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56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6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3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3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Speculana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specular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53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6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Stictonett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naevos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84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7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7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7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Tachyere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brachypter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.45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4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87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87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Tachyere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leucocephal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.01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3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0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0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Tachyere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patachonic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.34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1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2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2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Tachyere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ptenere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4.22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4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96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96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Tadorn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an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41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9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92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92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Tadorn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ferrugine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1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8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0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0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Tadorn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radjah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83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5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2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2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Tadorn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tadorn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04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8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2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2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Tadorn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tadornoide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29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9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93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93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Tadorn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variegat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38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8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82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82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Thalassorni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leuconot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9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8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6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6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0141C0" w:rsidP="00D01F81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Encyclopædia&lt;/Author&gt;&lt;Year&gt;2012&lt;/Year&gt;&lt;RecNum&gt;1853&lt;/RecNum&gt;&lt;DisplayText&gt;[4,5]&lt;/DisplayText&gt;&lt;record&gt;&lt;rec-number&gt;1853&lt;/rec-number&gt;&lt;foreign-keys&gt;&lt;key app="EN" db-id="wpww5tfwsfd9a9ertx0xp5rdx0de2vzvsxwa"&gt;1853&lt;/key&gt;&lt;/foreign-keys&gt;&lt;ref-type name="Encyclopedia"&gt;53&lt;/ref-type&gt;&lt;contributors&gt;&lt;authors&gt;&lt;author&gt;Encyclopædia, Britannica&lt;/author&gt;&lt;/authors&gt;&lt;/contributors&gt;&lt;titles&gt;&lt;title&gt;anseriform&lt;/title&gt;&lt;secondary-title&gt;Encyclopædia Britannica Online&lt;/secondary-title&gt;&lt;/titles&gt;&lt;dates&gt;&lt;year&gt;2012&lt;/year&gt;&lt;/dates&gt;&lt;pub-location&gt;Retrieved 12 November, 2012, from http://www.britannica.com/EBchecked/topic/26799/anseriform/48962/Reproductive-behaviour&lt;/pub-location&gt;&lt;urls&gt;&lt;/urls&gt;&lt;/record&gt;&lt;/Cite&gt;&lt;Cite&gt;&lt;Author&gt;Figuerola&lt;/Author&gt;&lt;Year&gt;2006&lt;/Year&gt;&lt;RecNum&gt;504&lt;/RecNum&gt;&lt;record&gt;&lt;rec-number&gt;504&lt;/rec-number&gt;&lt;foreign-keys&gt;&lt;key app="EN" db-id="wpww5tfwsfd9a9ertx0xp5rdx0de2vzvsxwa"&gt;504&lt;/key&gt;&lt;/foreign-keys&gt;&lt;ref-type name="Journal Article"&gt;17&lt;/ref-type&gt;&lt;contributors&gt;&lt;authors&gt;&lt;author&gt;Figuerola, Jordi&lt;/author&gt;&lt;author&gt;Green, Andy&lt;/author&gt;&lt;/authors&gt;&lt;/contributors&gt;&lt;titles&gt;&lt;title&gt;A comparative study of egg mass and clutch size in the Anseriformes&lt;/title&gt;&lt;secondary-title&gt;Journal of Ornithology&lt;/secondary-title&gt;&lt;/titles&gt;&lt;periodical&gt;&lt;full-title&gt;Journal of Ornithology&lt;/full-title&gt;&lt;abbr-1&gt;J. Ornithol.&lt;/abbr-1&gt;&lt;abbr-2&gt;J Ornithol&lt;/abbr-2&gt;&lt;/periodical&gt;&lt;pages&gt;57-68&lt;/pages&gt;&lt;volume&gt;147&lt;/volume&gt;&lt;number&gt;1&lt;/number&gt;&lt;dates&gt;&lt;year&gt;2006&lt;/year&gt;&lt;/dates&gt;&lt;urls&gt;&lt;related-urls&gt;&lt;url&gt;http://dx.doi.org/10.1007/s10336-005-0017-5 &lt;/url&gt;&lt;/related-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4" w:tooltip="Encyclopædia, 2012 #185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" w:tooltip="Figuerola, 2006 #50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asuari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asuari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1.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1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.29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8.22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CB1522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MsNiw3XTwvRGlzcGxheVRleHQ+PHJlY29y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</w:fldData>
              </w:fldChar>
            </w:r>
            <w:r w:rsidR="009E43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9E43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MsNiw3XTwvRGlzcGxheVRleHQ+PHJlY29y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</w:fldData>
              </w:fldChar>
            </w:r>
            <w:r w:rsidR="009E43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9E43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9E43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6" w:tooltip="Crome, 1976 #822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6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7" w:tooltip="Dunning, 1993 #1526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7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Dromai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novaehollandiae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5.4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5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8.06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2.1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CB1522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&lt;EndNote&gt;&lt;Cite&gt;&lt;Author&gt;Hoyo&lt;/Author&gt;&lt;Year&gt;1992&lt;/Year&gt;&lt;RecNum&gt;1164&lt;/RecNum&gt;&lt;DisplayText&gt;[3,7]&lt;/DisplayText&gt;&lt;record&gt;&lt;rec-number&gt;1164&lt;/rec-number&gt;&lt;foreign-keys&gt;&lt;key app="EN" db-id="wpww5tfwsfd9a9ertx0xp5rdx0de2vzvsxwa"&gt;1164&lt;/key&gt;&lt;/foreign-keys&gt;&lt;ref-type name="Edited Book"&gt;28&lt;/ref-type&gt;&lt;contributors&gt;&lt;authors&gt;&lt;author&gt;Josep del Hoyo &lt;/author&gt;&lt;author&gt;Andrew Elliott &lt;/author&gt;&lt;author&gt;Jordi Sargatal&lt;/author&gt;&lt;/authors&gt;&lt;/contributors&gt;&lt;titles&gt;&lt;title&gt;Handbook of the birds of the world - volume 1 ostrich to ducks&lt;/title&gt;&lt;secondary-title&gt;Volume 1 Ostrich to Ducks&lt;/secondary-title&gt;&lt;/titles&gt;&lt;pages&gt;696&lt;/pages&gt;&lt;volume&gt;1&lt;/volume&gt;&lt;dates&gt;&lt;year&gt;1992&lt;/year&gt;&lt;/dates&gt;&lt;pub-location&gt;Barcelona&lt;/pub-location&gt;&lt;publisher&gt;Lynx Edicions&lt;/publisher&gt;&lt;urls&gt;&lt;/urls&gt;&lt;/record&gt;&lt;/Cite&gt;&lt;Cite&gt;&lt;Author&gt;Dunning&lt;/Author&gt;&lt;Year&gt;1993&lt;/Year&gt;&lt;RecNum&gt;1526&lt;/RecNum&gt;&lt;record&gt;&lt;rec-number&gt;1526&lt;/rec-number&gt;&lt;foreign-keys&gt;&lt;key app="EN" db-id="wpww5tfwsfd9a9ertx0xp5rdx0de2vzvsxwa"&gt;1526&lt;/key&gt;&lt;/foreign-keys&gt;&lt;ref-type name="Book"&gt;6&lt;/ref-type&gt;&lt;contributors&gt;&lt;authors&gt;&lt;author&gt;Dunning, JB &lt;/author&gt;&lt;/authors&gt;&lt;/contributors&gt;&lt;titles&gt;&lt;title&gt;CRC handbook of avian body masses&lt;/title&gt;&lt;/titles&gt;&lt;pages&gt;371&lt;/pages&gt;&lt;dates&gt;&lt;year&gt;1993&lt;/year&gt;&lt;/dates&gt;&lt;pub-location&gt;Boca Raton&lt;/pub-location&gt;&lt;publisher&gt;CRC Press &lt;/publisher&gt;&lt;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7" w:tooltip="Dunning, 1993 #1526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7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lastRenderedPageBreak/>
              <w:t>Struthio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amel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91.75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5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3.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9.5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CB1522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MsNyw4XTwvRGlzcGxheVRleHQ+PHJlY29y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MsNyw4XTwvRGlzcGxheVRleHQ+PHJlY29y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7" w:tooltip="Dunning, 1993 #1526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7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8" w:tooltip="Kimwele, 2003 #127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8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Rhea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merican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2.66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4.22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4.22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CB1522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MsNyw5LDEwXTwvRGlzcGxheVRleHQ+PHJl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MsNyw5LDEwXTwvRGlzcGxheVRleHQ+PHJl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7" w:tooltip="Dunning, 1993 #1526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7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9" w:tooltip="Sick, 1985 #1908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9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10" w:tooltip="Dani, 1993 #1528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10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Pterocnemi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pennat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8.5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2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2.70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2.70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1F396E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MsMTEtMTRdPC9EaXNwbGF5VGV4dD48cmVj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</w:fldData>
              </w:fldChar>
            </w:r>
            <w:r w:rsidR="00B621F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B621F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3lvPC9BdXRob3I+PFllYXI+MTk5MjwvWWVhcj48UmVj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</w:fldData>
              </w:fldChar>
            </w:r>
            <w:r w:rsidR="00B621F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B621F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B621F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11" w:tooltip="Barri, 2008 #1152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11-1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pteryx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ustral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.81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3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86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86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CB1522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&lt;EndNote&gt;&lt;Cite&gt;&lt;Author&gt;Hoyo&lt;/Author&gt;&lt;Year&gt;1992&lt;/Year&gt;&lt;RecNum&gt;1164&lt;/RecNum&gt;&lt;DisplayText&gt;[3,7]&lt;/DisplayText&gt;&lt;record&gt;&lt;rec-number&gt;1164&lt;/rec-number&gt;&lt;foreign-keys&gt;&lt;key app="EN" db-id="wpww5tfwsfd9a9ertx0xp5rdx0de2vzvsxwa"&gt;1164&lt;/key&gt;&lt;/foreign-keys&gt;&lt;ref-type name="Edited Book"&gt;28&lt;/ref-type&gt;&lt;contributors&gt;&lt;authors&gt;&lt;author&gt;Josep del Hoyo &lt;/author&gt;&lt;author&gt;Andrew Elliott &lt;/author&gt;&lt;author&gt;Jordi Sargatal&lt;/author&gt;&lt;/authors&gt;&lt;/contributors&gt;&lt;titles&gt;&lt;title&gt;Handbook of the birds of the world - volume 1 ostrich to ducks&lt;/title&gt;&lt;secondary-title&gt;Volume 1 Ostrich to Ducks&lt;/secondary-title&gt;&lt;/titles&gt;&lt;pages&gt;696&lt;/pages&gt;&lt;volume&gt;1&lt;/volume&gt;&lt;dates&gt;&lt;year&gt;1992&lt;/year&gt;&lt;/dates&gt;&lt;pub-location&gt;Barcelona&lt;/pub-location&gt;&lt;publisher&gt;Lynx Edicions&lt;/publisher&gt;&lt;urls&gt;&lt;/urls&gt;&lt;/record&gt;&lt;/Cite&gt;&lt;Cite&gt;&lt;Author&gt;Dunning&lt;/Author&gt;&lt;Year&gt;1993&lt;/Year&gt;&lt;RecNum&gt;1526&lt;/RecNum&gt;&lt;record&gt;&lt;rec-number&gt;1526&lt;/rec-number&gt;&lt;foreign-keys&gt;&lt;key app="EN" db-id="wpww5tfwsfd9a9ertx0xp5rdx0de2vzvsxwa"&gt;1526&lt;/key&gt;&lt;/foreign-keys&gt;&lt;ref-type name="Book"&gt;6&lt;/ref-type&gt;&lt;contributors&gt;&lt;authors&gt;&lt;author&gt;Dunning, JB &lt;/author&gt;&lt;/authors&gt;&lt;/contributors&gt;&lt;titles&gt;&lt;title&gt;CRC handbook of avian body masses&lt;/title&gt;&lt;/titles&gt;&lt;pages&gt;371&lt;/pages&gt;&lt;dates&gt;&lt;year&gt;1993&lt;/year&gt;&lt;/dates&gt;&lt;pub-location&gt;Boca Raton&lt;/pub-location&gt;&lt;publisher&gt;CRC Press &lt;/publisher&gt;&lt;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7" w:tooltip="Dunning, 1993 #1526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7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pteryx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oweni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34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0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5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5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CB1522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&lt;EndNote&gt;&lt;Cite&gt;&lt;Author&gt;Hoyo&lt;/Author&gt;&lt;Year&gt;1992&lt;/Year&gt;&lt;RecNum&gt;1164&lt;/RecNum&gt;&lt;DisplayText&gt;[3,7]&lt;/DisplayText&gt;&lt;record&gt;&lt;rec-number&gt;1164&lt;/rec-number&gt;&lt;foreign-keys&gt;&lt;key app="EN" db-id="wpww5tfwsfd9a9ertx0xp5rdx0de2vzvsxwa"&gt;1164&lt;/key&gt;&lt;/foreign-keys&gt;&lt;ref-type name="Edited Book"&gt;28&lt;/ref-type&gt;&lt;contributors&gt;&lt;authors&gt;&lt;author&gt;Josep del Hoyo &lt;/author&gt;&lt;author&gt;Andrew Elliott &lt;/author&gt;&lt;author&gt;Jordi Sargatal&lt;/author&gt;&lt;/authors&gt;&lt;/contributors&gt;&lt;titles&gt;&lt;title&gt;Handbook of the birds of the world - volume 1 ostrich to ducks&lt;/title&gt;&lt;secondary-title&gt;Volume 1 Ostrich to Ducks&lt;/secondary-title&gt;&lt;/titles&gt;&lt;pages&gt;696&lt;/pages&gt;&lt;volume&gt;1&lt;/volume&gt;&lt;dates&gt;&lt;year&gt;1992&lt;/year&gt;&lt;/dates&gt;&lt;pub-location&gt;Barcelona&lt;/pub-location&gt;&lt;publisher&gt;Lynx Edicions&lt;/publisher&gt;&lt;urls&gt;&lt;/urls&gt;&lt;/record&gt;&lt;/Cite&gt;&lt;Cite&gt;&lt;Author&gt;Dunning&lt;/Author&gt;&lt;Year&gt;1993&lt;/Year&gt;&lt;RecNum&gt;1526&lt;/RecNum&gt;&lt;record&gt;&lt;rec-number&gt;1526&lt;/rec-number&gt;&lt;foreign-keys&gt;&lt;key app="EN" db-id="wpww5tfwsfd9a9ertx0xp5rdx0de2vzvsxwa"&gt;1526&lt;/key&gt;&lt;/foreign-keys&gt;&lt;ref-type name="Book"&gt;6&lt;/ref-type&gt;&lt;contributors&gt;&lt;authors&gt;&lt;author&gt;Dunning, JB &lt;/author&gt;&lt;/authors&gt;&lt;/contributors&gt;&lt;titles&gt;&lt;title&gt;CRC handbook of avian body masses&lt;/title&gt;&lt;/titles&gt;&lt;pages&gt;371&lt;/pages&gt;&lt;dates&gt;&lt;year&gt;1993&lt;/year&gt;&lt;/dates&gt;&lt;pub-location&gt;Boca Raton&lt;/pub-location&gt;&lt;publisher&gt;CRC Press &lt;/publisher&gt;&lt;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3" w:tooltip="Hoyo, 1992 #11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7" w:tooltip="Dunning, 1993 #1526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7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lligator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mississipiens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47.8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7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.7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.7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1F396E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134FD4"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Thorbjarnarson&lt;/Author&gt;&lt;Year&gt;1996&lt;/Year&gt;&lt;RecNum&gt;407&lt;/RecNum&gt;&lt;DisplayText&gt;[15]&lt;/DisplayText&gt;&lt;record&gt;&lt;rec-number&gt;407&lt;/rec-number&gt;&lt;foreign-keys&gt;&lt;key app="EN" db-id="wpww5tfwsfd9a9ertx0xp5rdx0de2vzvsxwa"&gt;407&lt;/key&gt;&lt;/foreign-keys&gt;&lt;ref-type name="Journal Article"&gt;17&lt;/ref-type&gt;&lt;contributors&gt;&lt;authors&gt;&lt;author&gt;Thorbjarnarson, J. B.&lt;/author&gt;&lt;/authors&gt;&lt;/contributors&gt;&lt;auth-address&gt;Thorbjarnarson, JB&amp;#xD;New York Zool Soc,Wildlife Conservat Soc,Bronx,Ny 10460&lt;/auth-address&gt;&lt;titles&gt;&lt;title&gt;Reproductive characteristics of the order Crocodylia&lt;/title&gt;&lt;secondary-title&gt;Herpetologica&lt;/secondary-title&gt;&lt;/titles&gt;&lt;periodical&gt;&lt;full-title&gt;Herpetologica&lt;/full-title&gt;&lt;abbr-1&gt;Herpetologica&lt;/abbr-1&gt;&lt;abbr-2&gt;Herpetologica&lt;/abbr-2&gt;&lt;/periodical&gt;&lt;pages&gt;8-24&lt;/pages&gt;&lt;volume&gt;52&lt;/volume&gt;&lt;number&gt;1&lt;/number&gt;&lt;keywords&gt;&lt;keyword&gt;clutch size&lt;/keyword&gt;&lt;keyword&gt;crocodylia&lt;/keyword&gt;&lt;keyword&gt;life history evolution&lt;/keyword&gt;&lt;keyword&gt;reproduction&lt;/keyword&gt;&lt;keyword&gt;crocodilian nesting habits&lt;/keyword&gt;&lt;keyword&gt;life-history traits&lt;/keyword&gt;&lt;keyword&gt;optimal egg size&lt;/keyword&gt;&lt;keyword&gt;clutch size&lt;/keyword&gt;&lt;keyword&gt;body size&lt;/keyword&gt;&lt;keyword&gt;alligator&lt;/keyword&gt;&lt;keyword&gt;evolution&lt;/keyword&gt;&lt;keyword&gt;covariation&lt;/keyword&gt;&lt;keyword&gt;environment&lt;/keyword&gt;&lt;keyword&gt;incubation&lt;/keyword&gt;&lt;/keywords&gt;&lt;dates&gt;&lt;year&gt;1996&lt;/year&gt;&lt;pub-dates&gt;&lt;date&gt;Mar&lt;/date&gt;&lt;/pub-dates&gt;&lt;/dates&gt;&lt;isbn&gt;0018-0831&lt;/isbn&gt;&lt;accession-num&gt;ISI:A1996VG88800002&lt;/accession-num&gt;&lt;urls&gt;&lt;related-urls&gt;&lt;url&gt;&amp;lt;Go to ISI&amp;gt;://A1996VG88800002&lt;/url&gt;&lt;/related-urls&gt;&lt;/urls&gt;&lt;language&gt;English&lt;/language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15" w:tooltip="Thorbjarnarson, 1996 #407" w:history="1">
              <w:r w:rsidR="00D01F81" w:rsidRPr="00134FD4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15</w:t>
              </w:r>
            </w:hyperlink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Alligator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sinens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4.6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4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23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23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134FD4"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Thorbjarnarson&lt;/Author&gt;&lt;Year&gt;1996&lt;/Year&gt;&lt;RecNum&gt;407&lt;/RecNum&gt;&lt;DisplayText&gt;[15]&lt;/DisplayText&gt;&lt;record&gt;&lt;rec-number&gt;407&lt;/rec-number&gt;&lt;foreign-keys&gt;&lt;key app="EN" db-id="wpww5tfwsfd9a9ertx0xp5rdx0de2vzvsxwa"&gt;407&lt;/key&gt;&lt;/foreign-keys&gt;&lt;ref-type name="Journal Article"&gt;17&lt;/ref-type&gt;&lt;contributors&gt;&lt;authors&gt;&lt;author&gt;Thorbjarnarson, J. B.&lt;/author&gt;&lt;/authors&gt;&lt;/contributors&gt;&lt;auth-address&gt;Thorbjarnarson, JB&amp;#xD;New York Zool Soc,Wildlife Conservat Soc,Bronx,Ny 10460&lt;/auth-address&gt;&lt;titles&gt;&lt;title&gt;Reproductive characteristics of the order Crocodylia&lt;/title&gt;&lt;secondary-title&gt;Herpetologica&lt;/secondary-title&gt;&lt;/titles&gt;&lt;periodical&gt;&lt;full-title&gt;Herpetologica&lt;/full-title&gt;&lt;abbr-1&gt;Herpetologica&lt;/abbr-1&gt;&lt;abbr-2&gt;Herpetologica&lt;/abbr-2&gt;&lt;/periodical&gt;&lt;pages&gt;8-24&lt;/pages&gt;&lt;volume&gt;52&lt;/volume&gt;&lt;number&gt;1&lt;/number&gt;&lt;keywords&gt;&lt;keyword&gt;clutch size&lt;/keyword&gt;&lt;keyword&gt;crocodylia&lt;/keyword&gt;&lt;keyword&gt;life history evolution&lt;/keyword&gt;&lt;keyword&gt;reproduction&lt;/keyword&gt;&lt;keyword&gt;crocodilian nesting habits&lt;/keyword&gt;&lt;keyword&gt;life-history traits&lt;/keyword&gt;&lt;keyword&gt;optimal egg size&lt;/keyword&gt;&lt;keyword&gt;clutch size&lt;/keyword&gt;&lt;keyword&gt;body size&lt;/keyword&gt;&lt;keyword&gt;alligator&lt;/keyword&gt;&lt;keyword&gt;evolution&lt;/keyword&gt;&lt;keyword&gt;covariation&lt;/keyword&gt;&lt;keyword&gt;environment&lt;/keyword&gt;&lt;keyword&gt;incubation&lt;/keyword&gt;&lt;/keywords&gt;&lt;dates&gt;&lt;year&gt;1996&lt;/year&gt;&lt;pub-dates&gt;&lt;date&gt;Mar&lt;/date&gt;&lt;/pub-dates&gt;&lt;/dates&gt;&lt;isbn&gt;0018-0831&lt;/isbn&gt;&lt;accession-num&gt;ISI:A1996VG88800002&lt;/accession-num&gt;&lt;urls&gt;&lt;related-urls&gt;&lt;url&gt;&amp;lt;Go to ISI&amp;gt;://A1996VG88800002&lt;/url&gt;&lt;/related-urls&gt;&lt;/urls&gt;&lt;language&gt;English&lt;/language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15" w:tooltip="Thorbjarnarson, 1996 #407" w:history="1">
              <w:r w:rsidR="00D01F81" w:rsidRPr="00134FD4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15</w:t>
              </w:r>
            </w:hyperlink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aiman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rocodil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0.9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6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53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53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134FD4"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Thorbjarnarson&lt;/Author&gt;&lt;Year&gt;1996&lt;/Year&gt;&lt;RecNum&gt;407&lt;/RecNum&gt;&lt;DisplayText&gt;[15]&lt;/DisplayText&gt;&lt;record&gt;&lt;rec-number&gt;407&lt;/rec-number&gt;&lt;foreign-keys&gt;&lt;key app="EN" db-id="wpww5tfwsfd9a9ertx0xp5rdx0de2vzvsxwa"&gt;407&lt;/key&gt;&lt;/foreign-keys&gt;&lt;ref-type name="Journal Article"&gt;17&lt;/ref-type&gt;&lt;contributors&gt;&lt;authors&gt;&lt;author&gt;Thorbjarnarson, J. B.&lt;/author&gt;&lt;/authors&gt;&lt;/contributors&gt;&lt;auth-address&gt;Thorbjarnarson, JB&amp;#xD;New York Zool Soc,Wildlife Conservat Soc,Bronx,Ny 10460&lt;/auth-address&gt;&lt;titles&gt;&lt;title&gt;Reproductive characteristics of the order Crocodylia&lt;/title&gt;&lt;secondary-title&gt;Herpetologica&lt;/secondary-title&gt;&lt;/titles&gt;&lt;periodical&gt;&lt;full-title&gt;Herpetologica&lt;/full-title&gt;&lt;abbr-1&gt;Herpetologica&lt;/abbr-1&gt;&lt;abbr-2&gt;Herpetologica&lt;/abbr-2&gt;&lt;/periodical&gt;&lt;pages&gt;8-24&lt;/pages&gt;&lt;volume&gt;52&lt;/volume&gt;&lt;number&gt;1&lt;/number&gt;&lt;keywords&gt;&lt;keyword&gt;clutch size&lt;/keyword&gt;&lt;keyword&gt;crocodylia&lt;/keyword&gt;&lt;keyword&gt;life history evolution&lt;/keyword&gt;&lt;keyword&gt;reproduction&lt;/keyword&gt;&lt;keyword&gt;crocodilian nesting habits&lt;/keyword&gt;&lt;keyword&gt;life-history traits&lt;/keyword&gt;&lt;keyword&gt;optimal egg size&lt;/keyword&gt;&lt;keyword&gt;clutch size&lt;/keyword&gt;&lt;keyword&gt;body size&lt;/keyword&gt;&lt;keyword&gt;alligator&lt;/keyword&gt;&lt;keyword&gt;evolution&lt;/keyword&gt;&lt;keyword&gt;covariation&lt;/keyword&gt;&lt;keyword&gt;environment&lt;/keyword&gt;&lt;keyword&gt;incubation&lt;/keyword&gt;&lt;/keywords&gt;&lt;dates&gt;&lt;year&gt;1996&lt;/year&gt;&lt;pub-dates&gt;&lt;date&gt;Mar&lt;/date&gt;&lt;/pub-dates&gt;&lt;/dates&gt;&lt;isbn&gt;0018-0831&lt;/isbn&gt;&lt;accession-num&gt;ISI:A1996VG88800002&lt;/accession-num&gt;&lt;urls&gt;&lt;related-urls&gt;&lt;url&gt;&amp;lt;Go to ISI&amp;gt;://A1996VG88800002&lt;/url&gt;&lt;/related-urls&gt;&lt;/urls&gt;&lt;language&gt;English&lt;/language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15" w:tooltip="Thorbjarnarson, 1996 #407" w:history="1">
              <w:r w:rsidR="00D01F81" w:rsidRPr="00134FD4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15</w:t>
              </w:r>
            </w:hyperlink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aiman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latirostr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4.6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7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.39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.39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134FD4"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Thorbjarnarson&lt;/Author&gt;&lt;Year&gt;1996&lt;/Year&gt;&lt;RecNum&gt;407&lt;/RecNum&gt;&lt;DisplayText&gt;[15]&lt;/DisplayText&gt;&lt;record&gt;&lt;rec-number&gt;407&lt;/rec-number&gt;&lt;foreign-keys&gt;&lt;key app="EN" db-id="wpww5tfwsfd9a9ertx0xp5rdx0de2vzvsxwa"&gt;407&lt;/key&gt;&lt;/foreign-keys&gt;&lt;ref-type name="Journal Article"&gt;17&lt;/ref-type&gt;&lt;contributors&gt;&lt;authors&gt;&lt;author&gt;Thorbjarnarson, J. B.&lt;/author&gt;&lt;/authors&gt;&lt;/contributors&gt;&lt;auth-address&gt;Thorbjarnarson, JB&amp;#xD;New York Zool Soc,Wildlife Conservat Soc,Bronx,Ny 10460&lt;/auth-address&gt;&lt;titles&gt;&lt;title&gt;Reproductive characteristics of the order Crocodylia&lt;/title&gt;&lt;secondary-title&gt;Herpetologica&lt;/secondary-title&gt;&lt;/titles&gt;&lt;periodical&gt;&lt;full-title&gt;Herpetologica&lt;/full-title&gt;&lt;abbr-1&gt;Herpetologica&lt;/abbr-1&gt;&lt;abbr-2&gt;Herpetologica&lt;/abbr-2&gt;&lt;/periodical&gt;&lt;pages&gt;8-24&lt;/pages&gt;&lt;volume&gt;52&lt;/volume&gt;&lt;number&gt;1&lt;/number&gt;&lt;keywords&gt;&lt;keyword&gt;clutch size&lt;/keyword&gt;&lt;keyword&gt;crocodylia&lt;/keyword&gt;&lt;keyword&gt;life history evolution&lt;/keyword&gt;&lt;keyword&gt;reproduction&lt;/keyword&gt;&lt;keyword&gt;crocodilian nesting habits&lt;/keyword&gt;&lt;keyword&gt;life-history traits&lt;/keyword&gt;&lt;keyword&gt;optimal egg size&lt;/keyword&gt;&lt;keyword&gt;clutch size&lt;/keyword&gt;&lt;keyword&gt;body size&lt;/keyword&gt;&lt;keyword&gt;alligator&lt;/keyword&gt;&lt;keyword&gt;evolution&lt;/keyword&gt;&lt;keyword&gt;covariation&lt;/keyword&gt;&lt;keyword&gt;environment&lt;/keyword&gt;&lt;keyword&gt;incubation&lt;/keyword&gt;&lt;/keywords&gt;&lt;dates&gt;&lt;year&gt;1996&lt;/year&gt;&lt;pub-dates&gt;&lt;date&gt;Mar&lt;/date&gt;&lt;/pub-dates&gt;&lt;/dates&gt;&lt;isbn&gt;0018-0831&lt;/isbn&gt;&lt;accession-num&gt;ISI:A1996VG88800002&lt;/accession-num&gt;&lt;urls&gt;&lt;related-urls&gt;&lt;url&gt;&amp;lt;Go to ISI&amp;gt;://A1996VG88800002&lt;/url&gt;&lt;/related-urls&gt;&lt;/urls&gt;&lt;language&gt;English&lt;/language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15" w:tooltip="Thorbjarnarson, 1996 #407" w:history="1">
              <w:r w:rsidR="00D01F81" w:rsidRPr="00134FD4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15</w:t>
              </w:r>
            </w:hyperlink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Melanosuch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niger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82.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4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.64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.64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134FD4"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Thorbjarnarson&lt;/Author&gt;&lt;Year&gt;1996&lt;/Year&gt;&lt;RecNum&gt;407&lt;/RecNum&gt;&lt;DisplayText&gt;[15]&lt;/DisplayText&gt;&lt;record&gt;&lt;rec-number&gt;407&lt;/rec-number&gt;&lt;foreign-keys&gt;&lt;key app="EN" db-id="wpww5tfwsfd9a9ertx0xp5rdx0de2vzvsxwa"&gt;407&lt;/key&gt;&lt;/foreign-keys&gt;&lt;ref-type name="Journal Article"&gt;17&lt;/ref-type&gt;&lt;contributors&gt;&lt;authors&gt;&lt;author&gt;Thorbjarnarson, J. B.&lt;/author&gt;&lt;/authors&gt;&lt;/contributors&gt;&lt;auth-address&gt;Thorbjarnarson, JB&amp;#xD;New York Zool Soc,Wildlife Conservat Soc,Bronx,Ny 10460&lt;/auth-address&gt;&lt;titles&gt;&lt;title&gt;Reproductive characteristics of the order Crocodylia&lt;/title&gt;&lt;secondary-title&gt;Herpetologica&lt;/secondary-title&gt;&lt;/titles&gt;&lt;periodical&gt;&lt;full-title&gt;Herpetologica&lt;/full-title&gt;&lt;abbr-1&gt;Herpetologica&lt;/abbr-1&gt;&lt;abbr-2&gt;Herpetologica&lt;/abbr-2&gt;&lt;/periodical&gt;&lt;pages&gt;8-24&lt;/pages&gt;&lt;volume&gt;52&lt;/volume&gt;&lt;number&gt;1&lt;/number&gt;&lt;keywords&gt;&lt;keyword&gt;clutch size&lt;/keyword&gt;&lt;keyword&gt;crocodylia&lt;/keyword&gt;&lt;keyword&gt;life history evolution&lt;/keyword&gt;&lt;keyword&gt;reproduction&lt;/keyword&gt;&lt;keyword&gt;crocodilian nesting habits&lt;/keyword&gt;&lt;keyword&gt;life-history traits&lt;/keyword&gt;&lt;keyword&gt;optimal egg size&lt;/keyword&gt;&lt;keyword&gt;clutch size&lt;/keyword&gt;&lt;keyword&gt;body size&lt;/keyword&gt;&lt;keyword&gt;alligator&lt;/keyword&gt;&lt;keyword&gt;evolution&lt;/keyword&gt;&lt;keyword&gt;covariation&lt;/keyword&gt;&lt;keyword&gt;environment&lt;/keyword&gt;&lt;keyword&gt;incubation&lt;/keyword&gt;&lt;/keywords&gt;&lt;dates&gt;&lt;year&gt;1996&lt;/year&gt;&lt;pub-dates&gt;&lt;date&gt;Mar&lt;/date&gt;&lt;/pub-dates&gt;&lt;/dates&gt;&lt;isbn&gt;0018-0831&lt;/isbn&gt;&lt;accession-num&gt;ISI:A1996VG88800002&lt;/accession-num&gt;&lt;urls&gt;&lt;related-urls&gt;&lt;url&gt;&amp;lt;Go to ISI&amp;gt;://A1996VG88800002&lt;/url&gt;&lt;/related-urls&gt;&lt;/urls&gt;&lt;language&gt;English&lt;/language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15" w:tooltip="Thorbjarnarson, 1996 #407" w:history="1">
              <w:r w:rsidR="00D01F81" w:rsidRPr="00134FD4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15</w:t>
              </w:r>
            </w:hyperlink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Paleosuch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palpebros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.9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6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91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91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134FD4"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Thorbjarnarson&lt;/Author&gt;&lt;Year&gt;1996&lt;/Year&gt;&lt;RecNum&gt;407&lt;/RecNum&gt;&lt;DisplayText&gt;[15]&lt;/DisplayText&gt;&lt;record&gt;&lt;rec-number&gt;407&lt;/rec-number&gt;&lt;foreign-keys&gt;&lt;key app="EN" db-id="wpww5tfwsfd9a9ertx0xp5rdx0de2vzvsxwa"&gt;407&lt;/key&gt;&lt;/foreign-keys&gt;&lt;ref-type name="Journal Article"&gt;17&lt;/ref-type&gt;&lt;contributors&gt;&lt;authors&gt;&lt;author&gt;Thorbjarnarson, J. B.&lt;/author&gt;&lt;/authors&gt;&lt;/contributors&gt;&lt;auth-address&gt;Thorbjarnarson, JB&amp;#xD;New York Zool Soc,Wildlife Conservat Soc,Bronx,Ny 10460&lt;/auth-address&gt;&lt;titles&gt;&lt;title&gt;Reproductive characteristics of the order Crocodylia&lt;/title&gt;&lt;secondary-title&gt;Herpetologica&lt;/secondary-title&gt;&lt;/titles&gt;&lt;periodical&gt;&lt;full-title&gt;Herpetologica&lt;/full-title&gt;&lt;abbr-1&gt;Herpetologica&lt;/abbr-1&gt;&lt;abbr-2&gt;Herpetologica&lt;/abbr-2&gt;&lt;/periodical&gt;&lt;pages&gt;8-24&lt;/pages&gt;&lt;volume&gt;52&lt;/volume&gt;&lt;number&gt;1&lt;/number&gt;&lt;keywords&gt;&lt;keyword&gt;clutch size&lt;/keyword&gt;&lt;keyword&gt;crocodylia&lt;/keyword&gt;&lt;keyword&gt;life history evolution&lt;/keyword&gt;&lt;keyword&gt;reproduction&lt;/keyword&gt;&lt;keyword&gt;crocodilian nesting habits&lt;/keyword&gt;&lt;keyword&gt;life-history traits&lt;/keyword&gt;&lt;keyword&gt;optimal egg size&lt;/keyword&gt;&lt;keyword&gt;clutch size&lt;/keyword&gt;&lt;keyword&gt;body size&lt;/keyword&gt;&lt;keyword&gt;alligator&lt;/keyword&gt;&lt;keyword&gt;evolution&lt;/keyword&gt;&lt;keyword&gt;covariation&lt;/keyword&gt;&lt;keyword&gt;environment&lt;/keyword&gt;&lt;keyword&gt;incubation&lt;/keyword&gt;&lt;/keywords&gt;&lt;dates&gt;&lt;year&gt;1996&lt;/year&gt;&lt;pub-dates&gt;&lt;date&gt;Mar&lt;/date&gt;&lt;/pub-dates&gt;&lt;/dates&gt;&lt;isbn&gt;0018-0831&lt;/isbn&gt;&lt;accession-num&gt;ISI:A1996VG88800002&lt;/accession-num&gt;&lt;urls&gt;&lt;related-urls&gt;&lt;url&gt;&amp;lt;Go to ISI&amp;gt;://A1996VG88800002&lt;/url&gt;&lt;/related-urls&gt;&lt;/urls&gt;&lt;language&gt;English&lt;/language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15" w:tooltip="Thorbjarnarson, 1996 #407" w:history="1">
              <w:r w:rsidR="00D01F81" w:rsidRPr="00134FD4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15</w:t>
              </w:r>
            </w:hyperlink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Paleosuch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trigonat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7.5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6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01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01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134FD4"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Thorbjarnarson&lt;/Author&gt;&lt;Year&gt;1996&lt;/Year&gt;&lt;RecNum&gt;407&lt;/RecNum&gt;&lt;DisplayText&gt;[15]&lt;/DisplayText&gt;&lt;record&gt;&lt;rec-number&gt;407&lt;/rec-number&gt;&lt;foreign-keys&gt;&lt;key app="EN" db-id="wpww5tfwsfd9a9ertx0xp5rdx0de2vzvsxwa"&gt;407&lt;/key&gt;&lt;/foreign-keys&gt;&lt;ref-type name="Journal Article"&gt;17&lt;/ref-type&gt;&lt;contributors&gt;&lt;authors&gt;&lt;author&gt;Thorbjarnarson, J. B.&lt;/author&gt;&lt;/authors&gt;&lt;/contributors&gt;&lt;auth-address&gt;Thorbjarnarson, JB&amp;#xD;New York Zool Soc,Wildlife Conservat Soc,Bronx,Ny 10460&lt;/auth-address&gt;&lt;titles&gt;&lt;title&gt;Reproductive characteristics of the order Crocodylia&lt;/title&gt;&lt;secondary-title&gt;Herpetologica&lt;/secondary-title&gt;&lt;/titles&gt;&lt;periodical&gt;&lt;full-title&gt;Herpetologica&lt;/full-title&gt;&lt;abbr-1&gt;Herpetologica&lt;/abbr-1&gt;&lt;abbr-2&gt;Herpetologica&lt;/abbr-2&gt;&lt;/periodical&gt;&lt;pages&gt;8-24&lt;/pages&gt;&lt;volume&gt;52&lt;/volume&gt;&lt;number&gt;1&lt;/number&gt;&lt;keywords&gt;&lt;keyword&gt;clutch size&lt;/keyword&gt;&lt;keyword&gt;crocodylia&lt;/keyword&gt;&lt;keyword&gt;life history evolution&lt;/keyword&gt;&lt;keyword&gt;reproduction&lt;/keyword&gt;&lt;keyword&gt;crocodilian nesting habits&lt;/keyword&gt;&lt;keyword&gt;life-history traits&lt;/keyword&gt;&lt;keyword&gt;optimal egg size&lt;/keyword&gt;&lt;keyword&gt;clutch size&lt;/keyword&gt;&lt;keyword&gt;body size&lt;/keyword&gt;&lt;keyword&gt;alligator&lt;/keyword&gt;&lt;keyword&gt;evolution&lt;/keyword&gt;&lt;keyword&gt;covariation&lt;/keyword&gt;&lt;keyword&gt;environment&lt;/keyword&gt;&lt;keyword&gt;incubation&lt;/keyword&gt;&lt;/keywords&gt;&lt;dates&gt;&lt;year&gt;1996&lt;/year&gt;&lt;pub-dates&gt;&lt;date&gt;Mar&lt;/date&gt;&lt;/pub-dates&gt;&lt;/dates&gt;&lt;isbn&gt;0018-0831&lt;/isbn&gt;&lt;accession-num&gt;ISI:A1996VG88800002&lt;/accession-num&gt;&lt;urls&gt;&lt;related-urls&gt;&lt;url&gt;&amp;lt;Go to ISI&amp;gt;://A1996VG88800002&lt;/url&gt;&lt;/related-urls&gt;&lt;/urls&gt;&lt;language&gt;English&lt;/language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15" w:tooltip="Thorbjarnarson, 1996 #407" w:history="1">
              <w:r w:rsidR="00D01F81" w:rsidRPr="00134FD4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15</w:t>
              </w:r>
            </w:hyperlink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rocodyl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cut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76.7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1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4.01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4.01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134FD4"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Thorbjarnarson&lt;/Author&gt;&lt;Year&gt;1996&lt;/Year&gt;&lt;RecNum&gt;407&lt;/RecNum&gt;&lt;DisplayText&gt;[15]&lt;/DisplayText&gt;&lt;record&gt;&lt;rec-number&gt;407&lt;/rec-number&gt;&lt;foreign-keys&gt;&lt;key app="EN" db-id="wpww5tfwsfd9a9ertx0xp5rdx0de2vzvsxwa"&gt;407&lt;/key&gt;&lt;/foreign-keys&gt;&lt;ref-type name="Journal Article"&gt;17&lt;/ref-type&gt;&lt;contributors&gt;&lt;authors&gt;&lt;author&gt;Thorbjarnarson, J. B.&lt;/author&gt;&lt;/authors&gt;&lt;/contributors&gt;&lt;auth-address&gt;Thorbjarnarson, JB&amp;#xD;New York Zool Soc,Wildlife Conservat Soc,Bronx,Ny 10460&lt;/auth-address&gt;&lt;titles&gt;&lt;title&gt;Reproductive characteristics of the order Crocodylia&lt;/title&gt;&lt;secondary-title&gt;Herpetologica&lt;/secondary-title&gt;&lt;/titles&gt;&lt;periodical&gt;&lt;full-title&gt;Herpetologica&lt;/full-title&gt;&lt;abbr-1&gt;Herpetologica&lt;/abbr-1&gt;&lt;abbr-2&gt;Herpetologica&lt;/abbr-2&gt;&lt;/periodical&gt;&lt;pages&gt;8-24&lt;/pages&gt;&lt;volume&gt;52&lt;/volume&gt;&lt;number&gt;1&lt;/number&gt;&lt;keywords&gt;&lt;keyword&gt;clutch size&lt;/keyword&gt;&lt;keyword&gt;crocodylia&lt;/keyword&gt;&lt;keyword&gt;life history evolution&lt;/keyword&gt;&lt;keyword&gt;reproduction&lt;/keyword&gt;&lt;keyword&gt;crocodilian nesting habits&lt;/keyword&gt;&lt;keyword&gt;life-history traits&lt;/keyword&gt;&lt;keyword&gt;optimal egg size&lt;/keyword&gt;&lt;keyword&gt;clutch size&lt;/keyword&gt;&lt;keyword&gt;body size&lt;/keyword&gt;&lt;keyword&gt;alligator&lt;/keyword&gt;&lt;keyword&gt;evolution&lt;/keyword&gt;&lt;keyword&gt;covariation&lt;/keyword&gt;&lt;keyword&gt;environment&lt;/keyword&gt;&lt;keyword&gt;incubation&lt;/keyword&gt;&lt;/keywords&gt;&lt;dates&gt;&lt;year&gt;1996&lt;/year&gt;&lt;pub-dates&gt;&lt;date&gt;Mar&lt;/date&gt;&lt;/pub-dates&gt;&lt;/dates&gt;&lt;isbn&gt;0018-0831&lt;/isbn&gt;&lt;accession-num&gt;ISI:A1996VG88800002&lt;/accession-num&gt;&lt;urls&gt;&lt;related-urls&gt;&lt;url&gt;&amp;lt;Go to ISI&amp;gt;://A1996VG88800002&lt;/url&gt;&lt;/related-urls&gt;&lt;/urls&gt;&lt;language&gt;English&lt;/language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15" w:tooltip="Thorbjarnarson, 1996 #407" w:history="1">
              <w:r w:rsidR="00D01F81" w:rsidRPr="00134FD4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15</w:t>
              </w:r>
            </w:hyperlink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rocodyl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ataphract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0.5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4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.84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.84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134FD4"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Thorbjarnarson&lt;/Author&gt;&lt;Year&gt;1996&lt;/Year&gt;&lt;RecNum&gt;407&lt;/RecNum&gt;&lt;DisplayText&gt;[15]&lt;/DisplayText&gt;&lt;record&gt;&lt;rec-number&gt;407&lt;/rec-number&gt;&lt;foreign-keys&gt;&lt;key app="EN" db-id="wpww5tfwsfd9a9ertx0xp5rdx0de2vzvsxwa"&gt;407&lt;/key&gt;&lt;/foreign-keys&gt;&lt;ref-type name="Journal Article"&gt;17&lt;/ref-type&gt;&lt;contributors&gt;&lt;authors&gt;&lt;author&gt;Thorbjarnarson, J. B.&lt;/author&gt;&lt;/authors&gt;&lt;/contributors&gt;&lt;auth-address&gt;Thorbjarnarson, JB&amp;#xD;New York Zool Soc,Wildlife Conservat Soc,Bronx,Ny 10460&lt;/auth-address&gt;&lt;titles&gt;&lt;title&gt;Reproductive characteristics of the order Crocodylia&lt;/title&gt;&lt;secondary-title&gt;Herpetologica&lt;/secondary-title&gt;&lt;/titles&gt;&lt;periodical&gt;&lt;full-title&gt;Herpetologica&lt;/full-title&gt;&lt;abbr-1&gt;Herpetologica&lt;/abbr-1&gt;&lt;abbr-2&gt;Herpetologica&lt;/abbr-2&gt;&lt;/periodical&gt;&lt;pages&gt;8-24&lt;/pages&gt;&lt;volume&gt;52&lt;/volume&gt;&lt;number&gt;1&lt;/number&gt;&lt;keywords&gt;&lt;keyword&gt;clutch size&lt;/keyword&gt;&lt;keyword&gt;crocodylia&lt;/keyword&gt;&lt;keyword&gt;life history evolution&lt;/keyword&gt;&lt;keyword&gt;reproduction&lt;/keyword&gt;&lt;keyword&gt;crocodilian nesting habits&lt;/keyword&gt;&lt;keyword&gt;life-history traits&lt;/keyword&gt;&lt;keyword&gt;optimal egg size&lt;/keyword&gt;&lt;keyword&gt;clutch size&lt;/keyword&gt;&lt;keyword&gt;body size&lt;/keyword&gt;&lt;keyword&gt;alligator&lt;/keyword&gt;&lt;keyword&gt;evolution&lt;/keyword&gt;&lt;keyword&gt;covariation&lt;/keyword&gt;&lt;keyword&gt;environment&lt;/keyword&gt;&lt;keyword&gt;incubation&lt;/keyword&gt;&lt;/keywords&gt;&lt;dates&gt;&lt;year&gt;1996&lt;/year&gt;&lt;pub-dates&gt;&lt;date&gt;Mar&lt;/date&gt;&lt;/pub-dates&gt;&lt;/dates&gt;&lt;isbn&gt;0018-0831&lt;/isbn&gt;&lt;accession-num&gt;ISI:A1996VG88800002&lt;/accession-num&gt;&lt;urls&gt;&lt;related-urls&gt;&lt;url&gt;&amp;lt;Go to ISI&amp;gt;://A1996VG88800002&lt;/url&gt;&lt;/related-urls&gt;&lt;/urls&gt;&lt;language&gt;English&lt;/language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15" w:tooltip="Thorbjarnarson, 1996 #407" w:history="1">
              <w:r w:rsidR="00D01F81" w:rsidRPr="00134FD4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15</w:t>
              </w:r>
            </w:hyperlink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rocodyl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intermedi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07.9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1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4.39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4.39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134FD4"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Thorbjarnarson&lt;/Author&gt;&lt;Year&gt;1996&lt;/Year&gt;&lt;RecNum&gt;407&lt;/RecNum&gt;&lt;DisplayText&gt;[15]&lt;/DisplayText&gt;&lt;record&gt;&lt;rec-number&gt;407&lt;/rec-number&gt;&lt;foreign-keys&gt;&lt;key app="EN" db-id="wpww5tfwsfd9a9ertx0xp5rdx0de2vzvsxwa"&gt;407&lt;/key&gt;&lt;/foreign-keys&gt;&lt;ref-type name="Journal Article"&gt;17&lt;/ref-type&gt;&lt;contributors&gt;&lt;authors&gt;&lt;author&gt;Thorbjarnarson, J. B.&lt;/author&gt;&lt;/authors&gt;&lt;/contributors&gt;&lt;auth-address&gt;Thorbjarnarson, JB&amp;#xD;New York Zool Soc,Wildlife Conservat Soc,Bronx,Ny 10460&lt;/auth-address&gt;&lt;titles&gt;&lt;title&gt;Reproductive characteristics of the order Crocodylia&lt;/title&gt;&lt;secondary-title&gt;Herpetologica&lt;/secondary-title&gt;&lt;/titles&gt;&lt;periodical&gt;&lt;full-title&gt;Herpetologica&lt;/full-title&gt;&lt;abbr-1&gt;Herpetologica&lt;/abbr-1&gt;&lt;abbr-2&gt;Herpetologica&lt;/abbr-2&gt;&lt;/periodical&gt;&lt;pages&gt;8-24&lt;/pages&gt;&lt;volume&gt;52&lt;/volume&gt;&lt;number&gt;1&lt;/number&gt;&lt;keywords&gt;&lt;keyword&gt;clutch size&lt;/keyword&gt;&lt;keyword&gt;crocodylia&lt;/keyword&gt;&lt;keyword&gt;life history evolution&lt;/keyword&gt;&lt;keyword&gt;reproduction&lt;/keyword&gt;&lt;keyword&gt;crocodilian nesting habits&lt;/keyword&gt;&lt;keyword&gt;life-history traits&lt;/keyword&gt;&lt;keyword&gt;optimal egg size&lt;/keyword&gt;&lt;keyword&gt;clutch size&lt;/keyword&gt;&lt;keyword&gt;body size&lt;/keyword&gt;&lt;keyword&gt;alligator&lt;/keyword&gt;&lt;keyword&gt;evolution&lt;/keyword&gt;&lt;keyword&gt;covariation&lt;/keyword&gt;&lt;keyword&gt;environment&lt;/keyword&gt;&lt;keyword&gt;incubation&lt;/keyword&gt;&lt;/keywords&gt;&lt;dates&gt;&lt;year&gt;1996&lt;/year&gt;&lt;pub-dates&gt;&lt;date&gt;Mar&lt;/date&gt;&lt;/pub-dates&gt;&lt;/dates&gt;&lt;isbn&gt;0018-0831&lt;/isbn&gt;&lt;accession-num&gt;ISI:A1996VG88800002&lt;/accession-num&gt;&lt;urls&gt;&lt;related-urls&gt;&lt;url&gt;&amp;lt;Go to ISI&amp;gt;://A1996VG88800002&lt;/url&gt;&lt;/related-urls&gt;&lt;/urls&gt;&lt;language&gt;English&lt;/language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15" w:tooltip="Thorbjarnarson, 1996 #407" w:history="1">
              <w:r w:rsidR="00D01F81" w:rsidRPr="00134FD4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15</w:t>
              </w:r>
            </w:hyperlink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rocodyl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johnson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9.5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6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86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86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134FD4"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Thorbjarnarson&lt;/Author&gt;&lt;Year&gt;1996&lt;/Year&gt;&lt;RecNum&gt;407&lt;/RecNum&gt;&lt;DisplayText&gt;[15]&lt;/DisplayText&gt;&lt;record&gt;&lt;rec-number&gt;407&lt;/rec-number&gt;&lt;foreign-keys&gt;&lt;key app="EN" db-id="wpww5tfwsfd9a9ertx0xp5rdx0de2vzvsxwa"&gt;407&lt;/key&gt;&lt;/foreign-keys&gt;&lt;ref-type name="Journal Article"&gt;17&lt;/ref-type&gt;&lt;contributors&gt;&lt;authors&gt;&lt;author&gt;Thorbjarnarson, J. B.&lt;/author&gt;&lt;/authors&gt;&lt;/contributors&gt;&lt;auth-address&gt;Thorbjarnarson, JB&amp;#xD;New York Zool Soc,Wildlife Conservat Soc,Bronx,Ny 10460&lt;/auth-address&gt;&lt;titles&gt;&lt;title&gt;Reproductive characteristics of the order Crocodylia&lt;/title&gt;&lt;secondary-title&gt;Herpetologica&lt;/secondary-title&gt;&lt;/titles&gt;&lt;periodical&gt;&lt;full-title&gt;Herpetologica&lt;/full-title&gt;&lt;abbr-1&gt;Herpetologica&lt;/abbr-1&gt;&lt;abbr-2&gt;Herpetologica&lt;/abbr-2&gt;&lt;/periodical&gt;&lt;pages&gt;8-24&lt;/pages&gt;&lt;volume&gt;52&lt;/volume&gt;&lt;number&gt;1&lt;/number&gt;&lt;keywords&gt;&lt;keyword&gt;clutch size&lt;/keyword&gt;&lt;keyword&gt;crocodylia&lt;/keyword&gt;&lt;keyword&gt;life history evolution&lt;/keyword&gt;&lt;keyword&gt;reproduction&lt;/keyword&gt;&lt;keyword&gt;crocodilian nesting habits&lt;/keyword&gt;&lt;keyword&gt;life-history traits&lt;/keyword&gt;&lt;keyword&gt;optimal egg size&lt;/keyword&gt;&lt;keyword&gt;clutch size&lt;/keyword&gt;&lt;keyword&gt;body size&lt;/keyword&gt;&lt;keyword&gt;alligator&lt;/keyword&gt;&lt;keyword&gt;evolution&lt;/keyword&gt;&lt;keyword&gt;covariation&lt;/keyword&gt;&lt;keyword&gt;environment&lt;/keyword&gt;&lt;keyword&gt;incubation&lt;/keyword&gt;&lt;/keywords&gt;&lt;dates&gt;&lt;year&gt;1996&lt;/year&gt;&lt;pub-dates&gt;&lt;date&gt;Mar&lt;/date&gt;&lt;/pub-dates&gt;&lt;/dates&gt;&lt;isbn&gt;0018-0831&lt;/isbn&gt;&lt;accession-num&gt;ISI:A1996VG88800002&lt;/accession-num&gt;&lt;urls&gt;&lt;related-urls&gt;&lt;url&gt;&amp;lt;Go to ISI&amp;gt;://A1996VG88800002&lt;/url&gt;&lt;/related-urls&gt;&lt;/urls&gt;&lt;language&gt;English&lt;/language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15" w:tooltip="Thorbjarnarson, 1996 #407" w:history="1">
              <w:r w:rsidR="00D01F81" w:rsidRPr="00134FD4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15</w:t>
              </w:r>
            </w:hyperlink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rocodyl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mindorens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6.9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7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34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34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134FD4"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Thorbjarnarson&lt;/Author&gt;&lt;Year&gt;1996&lt;/Year&gt;&lt;RecNum&gt;407&lt;/RecNum&gt;&lt;DisplayText&gt;[15]&lt;/DisplayText&gt;&lt;record&gt;&lt;rec-number&gt;407&lt;/rec-number&gt;&lt;foreign-keys&gt;&lt;key app="EN" db-id="wpww5tfwsfd9a9ertx0xp5rdx0de2vzvsxwa"&gt;407&lt;/key&gt;&lt;/foreign-keys&gt;&lt;ref-type name="Journal Article"&gt;17&lt;/ref-type&gt;&lt;contributors&gt;&lt;authors&gt;&lt;author&gt;Thorbjarnarson, J. B.&lt;/author&gt;&lt;/authors&gt;&lt;/contributors&gt;&lt;auth-address&gt;Thorbjarnarson, JB&amp;#xD;New York Zool Soc,Wildlife Conservat Soc,Bronx,Ny 10460&lt;/auth-address&gt;&lt;titles&gt;&lt;title&gt;Reproductive characteristics of the order Crocodylia&lt;/title&gt;&lt;secondary-title&gt;Herpetologica&lt;/secondary-title&gt;&lt;/titles&gt;&lt;periodical&gt;&lt;full-title&gt;Herpetologica&lt;/full-title&gt;&lt;abbr-1&gt;Herpetologica&lt;/abbr-1&gt;&lt;abbr-2&gt;Herpetologica&lt;/abbr-2&gt;&lt;/periodical&gt;&lt;pages&gt;8-24&lt;/pages&gt;&lt;volume&gt;52&lt;/volume&gt;&lt;number&gt;1&lt;/number&gt;&lt;keywords&gt;&lt;keyword&gt;clutch size&lt;/keyword&gt;&lt;keyword&gt;crocodylia&lt;/keyword&gt;&lt;keyword&gt;life history evolution&lt;/keyword&gt;&lt;keyword&gt;reproduction&lt;/keyword&gt;&lt;keyword&gt;crocodilian nesting habits&lt;/keyword&gt;&lt;keyword&gt;life-history traits&lt;/keyword&gt;&lt;keyword&gt;optimal egg size&lt;/keyword&gt;&lt;keyword&gt;clutch size&lt;/keyword&gt;&lt;keyword&gt;body size&lt;/keyword&gt;&lt;keyword&gt;alligator&lt;/keyword&gt;&lt;keyword&gt;evolution&lt;/keyword&gt;&lt;keyword&gt;covariation&lt;/keyword&gt;&lt;keyword&gt;environment&lt;/keyword&gt;&lt;keyword&gt;incubation&lt;/keyword&gt;&lt;/keywords&gt;&lt;dates&gt;&lt;year&gt;1996&lt;/year&gt;&lt;pub-dates&gt;&lt;date&gt;Mar&lt;/date&gt;&lt;/pub-dates&gt;&lt;/dates&gt;&lt;isbn&gt;0018-0831&lt;/isbn&gt;&lt;accession-num&gt;ISI:A1996VG88800002&lt;/accession-num&gt;&lt;urls&gt;&lt;related-urls&gt;&lt;url&gt;&amp;lt;Go to ISI&amp;gt;://A1996VG88800002&lt;/url&gt;&lt;/related-urls&gt;&lt;/urls&gt;&lt;language&gt;English&lt;/language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15" w:tooltip="Thorbjarnarson, 1996 #407" w:history="1">
              <w:r w:rsidR="00D01F81" w:rsidRPr="00134FD4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15</w:t>
              </w:r>
            </w:hyperlink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rocodyl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moreleti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1.7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7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.40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.40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134FD4"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Thorbjarnarson&lt;/Author&gt;&lt;Year&gt;1996&lt;/Year&gt;&lt;RecNum&gt;407&lt;/RecNum&gt;&lt;DisplayText&gt;[15]&lt;/DisplayText&gt;&lt;record&gt;&lt;rec-number&gt;407&lt;/rec-number&gt;&lt;foreign-keys&gt;&lt;key app="EN" db-id="wpww5tfwsfd9a9ertx0xp5rdx0de2vzvsxwa"&gt;407&lt;/key&gt;&lt;/foreign-keys&gt;&lt;ref-type name="Journal Article"&gt;17&lt;/ref-type&gt;&lt;contributors&gt;&lt;authors&gt;&lt;author&gt;Thorbjarnarson, J. B.&lt;/author&gt;&lt;/authors&gt;&lt;/contributors&gt;&lt;auth-address&gt;Thorbjarnarson, JB&amp;#xD;New York Zool Soc,Wildlife Conservat Soc,Bronx,Ny 10460&lt;/auth-address&gt;&lt;titles&gt;&lt;title&gt;Reproductive characteristics of the order Crocodylia&lt;/title&gt;&lt;secondary-title&gt;Herpetologica&lt;/secondary-title&gt;&lt;/titles&gt;&lt;periodical&gt;&lt;full-title&gt;Herpetologica&lt;/full-title&gt;&lt;abbr-1&gt;Herpetologica&lt;/abbr-1&gt;&lt;abbr-2&gt;Herpetologica&lt;/abbr-2&gt;&lt;/periodical&gt;&lt;pages&gt;8-24&lt;/pages&gt;&lt;volume&gt;52&lt;/volume&gt;&lt;number&gt;1&lt;/number&gt;&lt;keywords&gt;&lt;keyword&gt;clutch size&lt;/keyword&gt;&lt;keyword&gt;crocodylia&lt;/keyword&gt;&lt;keyword&gt;life history evolution&lt;/keyword&gt;&lt;keyword&gt;reproduction&lt;/keyword&gt;&lt;keyword&gt;crocodilian nesting habits&lt;/keyword&gt;&lt;keyword&gt;life-history traits&lt;/keyword&gt;&lt;keyword&gt;optimal egg size&lt;/keyword&gt;&lt;keyword&gt;clutch size&lt;/keyword&gt;&lt;keyword&gt;body size&lt;/keyword&gt;&lt;keyword&gt;alligator&lt;/keyword&gt;&lt;keyword&gt;evolution&lt;/keyword&gt;&lt;keyword&gt;covariation&lt;/keyword&gt;&lt;keyword&gt;environment&lt;/keyword&gt;&lt;keyword&gt;incubation&lt;/keyword&gt;&lt;/keywords&gt;&lt;dates&gt;&lt;year&gt;1996&lt;/year&gt;&lt;pub-dates&gt;&lt;date&gt;Mar&lt;/date&gt;&lt;/pub-dates&gt;&lt;/dates&gt;&lt;isbn&gt;0018-0831&lt;/isbn&gt;&lt;accession-num&gt;ISI:A1996VG88800002&lt;/accession-num&gt;&lt;urls&gt;&lt;related-urls&gt;&lt;url&gt;&amp;lt;Go to ISI&amp;gt;://A1996VG88800002&lt;/url&gt;&lt;/related-urls&gt;&lt;/urls&gt;&lt;language&gt;English&lt;/language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15" w:tooltip="Thorbjarnarson, 1996 #407" w:history="1">
              <w:r w:rsidR="00D01F81" w:rsidRPr="00134FD4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15</w:t>
              </w:r>
            </w:hyperlink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rocodyl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nilotic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94.2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0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.09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.09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134FD4"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Thorbjarnarson&lt;/Author&gt;&lt;Year&gt;1996&lt;/Year&gt;&lt;RecNum&gt;407&lt;/RecNum&gt;&lt;DisplayText&gt;[15]&lt;/DisplayText&gt;&lt;record&gt;&lt;rec-number&gt;407&lt;/rec-number&gt;&lt;foreign-keys&gt;&lt;key app="EN" db-id="wpww5tfwsfd9a9ertx0xp5rdx0de2vzvsxwa"&gt;407&lt;/key&gt;&lt;/foreign-keys&gt;&lt;ref-type name="Journal Article"&gt;17&lt;/ref-type&gt;&lt;contributors&gt;&lt;authors&gt;&lt;author&gt;Thorbjarnarson, J. B.&lt;/author&gt;&lt;/authors&gt;&lt;/contributors&gt;&lt;auth-address&gt;Thorbjarnarson, JB&amp;#xD;New York Zool Soc,Wildlife Conservat Soc,Bronx,Ny 10460&lt;/auth-address&gt;&lt;titles&gt;&lt;title&gt;Reproductive characteristics of the order Crocodylia&lt;/title&gt;&lt;secondary-title&gt;Herpetologica&lt;/secondary-title&gt;&lt;/titles&gt;&lt;periodical&gt;&lt;full-title&gt;Herpetologica&lt;/full-title&gt;&lt;abbr-1&gt;Herpetologica&lt;/abbr-1&gt;&lt;abbr-2&gt;Herpetologica&lt;/abbr-2&gt;&lt;/periodical&gt;&lt;pages&gt;8-24&lt;/pages&gt;&lt;volume&gt;52&lt;/volume&gt;&lt;number&gt;1&lt;/number&gt;&lt;keywords&gt;&lt;keyword&gt;clutch size&lt;/keyword&gt;&lt;keyword&gt;crocodylia&lt;/keyword&gt;&lt;keyword&gt;life history evolution&lt;/keyword&gt;&lt;keyword&gt;reproduction&lt;/keyword&gt;&lt;keyword&gt;crocodilian nesting habits&lt;/keyword&gt;&lt;keyword&gt;life-history traits&lt;/keyword&gt;&lt;keyword&gt;optimal egg size&lt;/keyword&gt;&lt;keyword&gt;clutch size&lt;/keyword&gt;&lt;keyword&gt;body size&lt;/keyword&gt;&lt;keyword&gt;alligator&lt;/keyword&gt;&lt;keyword&gt;evolution&lt;/keyword&gt;&lt;keyword&gt;covariation&lt;/keyword&gt;&lt;keyword&gt;environment&lt;/keyword&gt;&lt;keyword&gt;incubation&lt;/keyword&gt;&lt;/keywords&gt;&lt;dates&gt;&lt;year&gt;1996&lt;/year&gt;&lt;pub-dates&gt;&lt;date&gt;Mar&lt;/date&gt;&lt;/pub-dates&gt;&lt;/dates&gt;&lt;isbn&gt;0018-0831&lt;/isbn&gt;&lt;accession-num&gt;ISI:A1996VG88800002&lt;/accession-num&gt;&lt;urls&gt;&lt;related-urls&gt;&lt;url&gt;&amp;lt;Go to ISI&amp;gt;://A1996VG88800002&lt;/url&gt;&lt;/related-urls&gt;&lt;/urls&gt;&lt;language&gt;English&lt;/language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15" w:tooltip="Thorbjarnarson, 1996 #407" w:history="1">
              <w:r w:rsidR="00D01F81" w:rsidRPr="00134FD4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15</w:t>
              </w:r>
            </w:hyperlink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rocodyl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novaeguineae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9.9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8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.60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.60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134FD4"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Thorbjarnarson&lt;/Author&gt;&lt;Year&gt;1996&lt;/Year&gt;&lt;RecNum&gt;407&lt;/RecNum&gt;&lt;DisplayText&gt;[15]&lt;/DisplayText&gt;&lt;record&gt;&lt;rec-number&gt;407&lt;/rec-number&gt;&lt;foreign-keys&gt;&lt;key app="EN" db-id="wpww5tfwsfd9a9ertx0xp5rdx0de2vzvsxwa"&gt;407&lt;/key&gt;&lt;/foreign-keys&gt;&lt;ref-type name="Journal Article"&gt;17&lt;/ref-type&gt;&lt;contributors&gt;&lt;authors&gt;&lt;author&gt;Thorbjarnarson, J. B.&lt;/author&gt;&lt;/authors&gt;&lt;/contributors&gt;&lt;auth-address&gt;Thorbjarnarson, JB&amp;#xD;New York Zool Soc,Wildlife Conservat Soc,Bronx,Ny 10460&lt;/auth-address&gt;&lt;titles&gt;&lt;title&gt;Reproductive characteristics of the order Crocodylia&lt;/title&gt;&lt;secondary-title&gt;Herpetologica&lt;/secondary-title&gt;&lt;/titles&gt;&lt;periodical&gt;&lt;full-title&gt;Herpetologica&lt;/full-title&gt;&lt;abbr-1&gt;Herpetologica&lt;/abbr-1&gt;&lt;abbr-2&gt;Herpetologica&lt;/abbr-2&gt;&lt;/periodical&gt;&lt;pages&gt;8-24&lt;/pages&gt;&lt;volume&gt;52&lt;/volume&gt;&lt;number&gt;1&lt;/number&gt;&lt;keywords&gt;&lt;keyword&gt;clutch size&lt;/keyword&gt;&lt;keyword&gt;crocodylia&lt;/keyword&gt;&lt;keyword&gt;life history evolution&lt;/keyword&gt;&lt;keyword&gt;reproduction&lt;/keyword&gt;&lt;keyword&gt;crocodilian nesting habits&lt;/keyword&gt;&lt;keyword&gt;life-history traits&lt;/keyword&gt;&lt;keyword&gt;optimal egg size&lt;/keyword&gt;&lt;keyword&gt;clutch size&lt;/keyword&gt;&lt;keyword&gt;body size&lt;/keyword&gt;&lt;keyword&gt;alligator&lt;/keyword&gt;&lt;keyword&gt;evolution&lt;/keyword&gt;&lt;keyword&gt;covariation&lt;/keyword&gt;&lt;keyword&gt;environment&lt;/keyword&gt;&lt;keyword&gt;incubation&lt;/keyword&gt;&lt;/keywords&gt;&lt;dates&gt;&lt;year&gt;1996&lt;/year&gt;&lt;pub-dates&gt;&lt;date&gt;Mar&lt;/date&gt;&lt;/pub-dates&gt;&lt;/dates&gt;&lt;isbn&gt;0018-0831&lt;/isbn&gt;&lt;accession-num&gt;ISI:A1996VG88800002&lt;/accession-num&gt;&lt;urls&gt;&lt;related-urls&gt;&lt;url&gt;&amp;lt;Go to ISI&amp;gt;://A1996VG88800002&lt;/url&gt;&lt;/related-urls&gt;&lt;/urls&gt;&lt;language&gt;English&lt;/language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15" w:tooltip="Thorbjarnarson, 1996 #407" w:history="1">
              <w:r w:rsidR="00D01F81" w:rsidRPr="00134FD4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15</w:t>
              </w:r>
            </w:hyperlink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rocodyl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palustr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42.7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9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.32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4.65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134FD4"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Thorbjarnarson&lt;/Author&gt;&lt;Year&gt;1996&lt;/Year&gt;&lt;RecNum&gt;407&lt;/RecNum&gt;&lt;DisplayText&gt;[15]&lt;/DisplayText&gt;&lt;record&gt;&lt;rec-number&gt;407&lt;/rec-number&gt;&lt;foreign-keys&gt;&lt;key app="EN" db-id="wpww5tfwsfd9a9ertx0xp5rdx0de2vzvsxwa"&gt;407&lt;/key&gt;&lt;/foreign-keys&gt;&lt;ref-type name="Journal Article"&gt;17&lt;/ref-type&gt;&lt;contributors&gt;&lt;authors&gt;&lt;author&gt;Thorbjarnarson, J. B.&lt;/author&gt;&lt;/authors&gt;&lt;/contributors&gt;&lt;auth-address&gt;Thorbjarnarson, JB&amp;#xD;New York Zool Soc,Wildlife Conservat Soc,Bronx,Ny 10460&lt;/auth-address&gt;&lt;titles&gt;&lt;title&gt;Reproductive characteristics of the order Crocodylia&lt;/title&gt;&lt;secondary-title&gt;Herpetologica&lt;/secondary-title&gt;&lt;/titles&gt;&lt;periodical&gt;&lt;full-title&gt;Herpetologica&lt;/full-title&gt;&lt;abbr-1&gt;Herpetologica&lt;/abbr-1&gt;&lt;abbr-2&gt;Herpetologica&lt;/abbr-2&gt;&lt;/periodical&gt;&lt;pages&gt;8-24&lt;/pages&gt;&lt;volume&gt;52&lt;/volume&gt;&lt;number&gt;1&lt;/number&gt;&lt;keywords&gt;&lt;keyword&gt;clutch size&lt;/keyword&gt;&lt;keyword&gt;crocodylia&lt;/keyword&gt;&lt;keyword&gt;life history evolution&lt;/keyword&gt;&lt;keyword&gt;reproduction&lt;/keyword&gt;&lt;keyword&gt;crocodilian nesting habits&lt;/keyword&gt;&lt;keyword&gt;life-history traits&lt;/keyword&gt;&lt;keyword&gt;optimal egg size&lt;/keyword&gt;&lt;keyword&gt;clutch size&lt;/keyword&gt;&lt;keyword&gt;body size&lt;/keyword&gt;&lt;keyword&gt;alligator&lt;/keyword&gt;&lt;keyword&gt;evolution&lt;/keyword&gt;&lt;keyword&gt;covariation&lt;/keyword&gt;&lt;keyword&gt;environment&lt;/keyword&gt;&lt;keyword&gt;incubation&lt;/keyword&gt;&lt;/keywords&gt;&lt;dates&gt;&lt;year&gt;1996&lt;/year&gt;&lt;pub-dates&gt;&lt;date&gt;Mar&lt;/date&gt;&lt;/pub-dates&gt;&lt;/dates&gt;&lt;isbn&gt;0018-0831&lt;/isbn&gt;&lt;accession-num&gt;ISI:A1996VG88800002&lt;/accession-num&gt;&lt;urls&gt;&lt;related-urls&gt;&lt;url&gt;&amp;lt;Go to ISI&amp;gt;://A1996VG88800002&lt;/url&gt;&lt;/related-urls&gt;&lt;/urls&gt;&lt;language&gt;English&lt;/language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15" w:tooltip="Thorbjarnarson, 1996 #407" w:history="1">
              <w:r w:rsidR="00D01F81" w:rsidRPr="00134FD4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15</w:t>
              </w:r>
            </w:hyperlink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rocodyl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poros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78.7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0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.21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.21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134FD4"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Thorbjarnarson&lt;/Author&gt;&lt;Year&gt;1996&lt;/Year&gt;&lt;RecNum&gt;407&lt;/RecNum&gt;&lt;DisplayText&gt;[15]&lt;/DisplayText&gt;&lt;record&gt;&lt;rec-number&gt;407&lt;/rec-number&gt;&lt;foreign-keys&gt;&lt;key app="EN" db-id="wpww5tfwsfd9a9ertx0xp5rdx0de2vzvsxwa"&gt;407&lt;/key&gt;&lt;/foreign-keys&gt;&lt;ref-type name="Journal Article"&gt;17&lt;/ref-type&gt;&lt;contributors&gt;&lt;authors&gt;&lt;author&gt;Thorbjarnarson, J. B.&lt;/author&gt;&lt;/authors&gt;&lt;/contributors&gt;&lt;auth-address&gt;Thorbjarnarson, JB&amp;#xD;New York Zool Soc,Wildlife Conservat Soc,Bronx,Ny 10460&lt;/auth-address&gt;&lt;titles&gt;&lt;title&gt;Reproductive characteristics of the order Crocodylia&lt;/title&gt;&lt;secondary-title&gt;Herpetologica&lt;/secondary-title&gt;&lt;/titles&gt;&lt;periodical&gt;&lt;full-title&gt;Herpetologica&lt;/full-title&gt;&lt;abbr-1&gt;Herpetologica&lt;/abbr-1&gt;&lt;abbr-2&gt;Herpetologica&lt;/abbr-2&gt;&lt;/periodical&gt;&lt;pages&gt;8-24&lt;/pages&gt;&lt;volume&gt;52&lt;/volume&gt;&lt;number&gt;1&lt;/number&gt;&lt;keywords&gt;&lt;keyword&gt;clutch size&lt;/keyword&gt;&lt;keyword&gt;crocodylia&lt;/keyword&gt;&lt;keyword&gt;life history evolution&lt;/keyword&gt;&lt;keyword&gt;reproduction&lt;/keyword&gt;&lt;keyword&gt;crocodilian nesting habits&lt;/keyword&gt;&lt;keyword&gt;life-history traits&lt;/keyword&gt;&lt;keyword&gt;optimal egg size&lt;/keyword&gt;&lt;keyword&gt;clutch size&lt;/keyword&gt;&lt;keyword&gt;body size&lt;/keyword&gt;&lt;keyword&gt;alligator&lt;/keyword&gt;&lt;keyword&gt;evolution&lt;/keyword&gt;&lt;keyword&gt;covariation&lt;/keyword&gt;&lt;keyword&gt;environment&lt;/keyword&gt;&lt;keyword&gt;incubation&lt;/keyword&gt;&lt;/keywords&gt;&lt;dates&gt;&lt;year&gt;1996&lt;/year&gt;&lt;pub-dates&gt;&lt;date&gt;Mar&lt;/date&gt;&lt;/pub-dates&gt;&lt;/dates&gt;&lt;isbn&gt;0018-0831&lt;/isbn&gt;&lt;accession-num&gt;ISI:A1996VG88800002&lt;/accession-num&gt;&lt;urls&gt;&lt;related-urls&gt;&lt;url&gt;&amp;lt;Go to ISI&amp;gt;://A1996VG88800002&lt;/url&gt;&lt;/related-urls&gt;&lt;/urls&gt;&lt;language&gt;English&lt;/language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15" w:tooltip="Thorbjarnarson, 1996 #407" w:history="1">
              <w:r w:rsidR="00D01F81" w:rsidRPr="00134FD4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15</w:t>
              </w:r>
            </w:hyperlink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rocodyl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rhombifer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7.5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0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.64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.64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134FD4"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Thorbjarnarson&lt;/Author&gt;&lt;Year&gt;1996&lt;/Year&gt;&lt;RecNum&gt;407&lt;/RecNum&gt;&lt;DisplayText&gt;[15]&lt;/DisplayText&gt;&lt;record&gt;&lt;rec-number&gt;407&lt;/rec-number&gt;&lt;foreign-keys&gt;&lt;key app="EN" db-id="wpww5tfwsfd9a9ertx0xp5rdx0de2vzvsxwa"&gt;407&lt;/key&gt;&lt;/foreign-keys&gt;&lt;ref-type name="Journal Article"&gt;17&lt;/ref-type&gt;&lt;contributors&gt;&lt;authors&gt;&lt;author&gt;Thorbjarnarson, J. B.&lt;/author&gt;&lt;/authors&gt;&lt;/contributors&gt;&lt;auth-address&gt;Thorbjarnarson, JB&amp;#xD;New York Zool Soc,Wildlife Conservat Soc,Bronx,Ny 10460&lt;/auth-address&gt;&lt;titles&gt;&lt;title&gt;Reproductive characteristics of the order Crocodylia&lt;/title&gt;&lt;secondary-title&gt;Herpetologica&lt;/secondary-title&gt;&lt;/titles&gt;&lt;periodical&gt;&lt;full-title&gt;Herpetologica&lt;/full-title&gt;&lt;abbr-1&gt;Herpetologica&lt;/abbr-1&gt;&lt;abbr-2&gt;Herpetologica&lt;/abbr-2&gt;&lt;/periodical&gt;&lt;pages&gt;8-24&lt;/pages&gt;&lt;volume&gt;52&lt;/volume&gt;&lt;number&gt;1&lt;/number&gt;&lt;keywords&gt;&lt;keyword&gt;clutch size&lt;/keyword&gt;&lt;keyword&gt;crocodylia&lt;/keyword&gt;&lt;keyword&gt;life history evolution&lt;/keyword&gt;&lt;keyword&gt;reproduction&lt;/keyword&gt;&lt;keyword&gt;crocodilian nesting habits&lt;/keyword&gt;&lt;keyword&gt;life-history traits&lt;/keyword&gt;&lt;keyword&gt;optimal egg size&lt;/keyword&gt;&lt;keyword&gt;clutch size&lt;/keyword&gt;&lt;keyword&gt;body size&lt;/keyword&gt;&lt;keyword&gt;alligator&lt;/keyword&gt;&lt;keyword&gt;evolution&lt;/keyword&gt;&lt;keyword&gt;covariation&lt;/keyword&gt;&lt;keyword&gt;environment&lt;/keyword&gt;&lt;keyword&gt;incubation&lt;/keyword&gt;&lt;/keywords&gt;&lt;dates&gt;&lt;year&gt;1996&lt;/year&gt;&lt;pub-dates&gt;&lt;date&gt;Mar&lt;/date&gt;&lt;/pub-dates&gt;&lt;/dates&gt;&lt;isbn&gt;0018-0831&lt;/isbn&gt;&lt;accession-num&gt;ISI:A1996VG88800002&lt;/accession-num&gt;&lt;urls&gt;&lt;related-urls&gt;&lt;url&gt;&amp;lt;Go to ISI&amp;gt;://A1996VG88800002&lt;/url&gt;&lt;/related-urls&gt;&lt;/urls&gt;&lt;language&gt;English&lt;/language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15" w:tooltip="Thorbjarnarson, 1996 #407" w:history="1">
              <w:r w:rsidR="00D01F81" w:rsidRPr="00134FD4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15</w:t>
              </w:r>
            </w:hyperlink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rocodyl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siamens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42.5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0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.03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.03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134FD4"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Thorbjarnarson&lt;/Author&gt;&lt;Year&gt;1996&lt;/Year&gt;&lt;RecNum&gt;407&lt;/RecNum&gt;&lt;DisplayText&gt;[15]&lt;/DisplayText&gt;&lt;record&gt;&lt;rec-number&gt;407&lt;/rec-number&gt;&lt;foreign-keys&gt;&lt;key app="EN" db-id="wpww5tfwsfd9a9ertx0xp5rdx0de2vzvsxwa"&gt;407&lt;/key&gt;&lt;/foreign-keys&gt;&lt;ref-type name="Journal Article"&gt;17&lt;/ref-type&gt;&lt;contributors&gt;&lt;authors&gt;&lt;author&gt;Thorbjarnarson, J. B.&lt;/author&gt;&lt;/authors&gt;&lt;/contributors&gt;&lt;auth-address&gt;Thorbjarnarson, JB&amp;#xD;New York Zool Soc,Wildlife Conservat Soc,Bronx,Ny 10460&lt;/auth-address&gt;&lt;titles&gt;&lt;title&gt;Reproductive characteristics of the order Crocodylia&lt;/title&gt;&lt;secondary-title&gt;Herpetologica&lt;/secondary-title&gt;&lt;/titles&gt;&lt;periodical&gt;&lt;full-title&gt;Herpetologica&lt;/full-title&gt;&lt;abbr-1&gt;Herpetologica&lt;/abbr-1&gt;&lt;abbr-2&gt;Herpetologica&lt;/abbr-2&gt;&lt;/periodical&gt;&lt;pages&gt;8-24&lt;/pages&gt;&lt;volume&gt;52&lt;/volume&gt;&lt;number&gt;1&lt;/number&gt;&lt;keywords&gt;&lt;keyword&gt;clutch size&lt;/keyword&gt;&lt;keyword&gt;crocodylia&lt;/keyword&gt;&lt;keyword&gt;life history evolution&lt;/keyword&gt;&lt;keyword&gt;reproduction&lt;/keyword&gt;&lt;keyword&gt;crocodilian nesting habits&lt;/keyword&gt;&lt;keyword&gt;life-history traits&lt;/keyword&gt;&lt;keyword&gt;optimal egg size&lt;/keyword&gt;&lt;keyword&gt;clutch size&lt;/keyword&gt;&lt;keyword&gt;body size&lt;/keyword&gt;&lt;keyword&gt;alligator&lt;/keyword&gt;&lt;keyword&gt;evolution&lt;/keyword&gt;&lt;keyword&gt;covariation&lt;/keyword&gt;&lt;keyword&gt;environment&lt;/keyword&gt;&lt;keyword&gt;incubation&lt;/keyword&gt;&lt;/keywords&gt;&lt;dates&gt;&lt;year&gt;1996&lt;/year&gt;&lt;pub-dates&gt;&lt;date&gt;Mar&lt;/date&gt;&lt;/pub-dates&gt;&lt;/dates&gt;&lt;isbn&gt;0018-0831&lt;/isbn&gt;&lt;accession-num&gt;ISI:A1996VG88800002&lt;/accession-num&gt;&lt;urls&gt;&lt;related-urls&gt;&lt;url&gt;&amp;lt;Go to ISI&amp;gt;://A1996VG88800002&lt;/url&gt;&lt;/related-urls&gt;&lt;/urls&gt;&lt;language&gt;English&lt;/language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15" w:tooltip="Thorbjarnarson, 1996 #407" w:history="1">
              <w:r w:rsidR="00D01F81" w:rsidRPr="00134FD4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15</w:t>
              </w:r>
            </w:hyperlink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Osteolaem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tetrasp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8.8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5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7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7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134FD4"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Thorbjarnarson&lt;/Author&gt;&lt;Year&gt;1996&lt;/Year&gt;&lt;RecNum&gt;407&lt;/RecNum&gt;&lt;DisplayText&gt;[15]&lt;/DisplayText&gt;&lt;record&gt;&lt;rec-number&gt;407&lt;/rec-number&gt;&lt;foreign-keys&gt;&lt;key app="EN" db-id="wpww5tfwsfd9a9ertx0xp5rdx0de2vzvsxwa"&gt;407&lt;/key&gt;&lt;/foreign-keys&gt;&lt;ref-type name="Journal Article"&gt;17&lt;/ref-type&gt;&lt;contributors&gt;&lt;authors&gt;&lt;author&gt;Thorbjarnarson, J. B.&lt;/author&gt;&lt;/authors&gt;&lt;/contributors&gt;&lt;auth-address&gt;Thorbjarnarson, JB&amp;#xD;New York Zool Soc,Wildlife Conservat Soc,Bronx,Ny 10460&lt;/auth-address&gt;&lt;titles&gt;&lt;title&gt;Reproductive characteristics of the order Crocodylia&lt;/title&gt;&lt;secondary-title&gt;Herpetologica&lt;/secondary-title&gt;&lt;/titles&gt;&lt;periodical&gt;&lt;full-title&gt;Herpetologica&lt;/full-title&gt;&lt;abbr-1&gt;Herpetologica&lt;/abbr-1&gt;&lt;abbr-2&gt;Herpetologica&lt;/abbr-2&gt;&lt;/periodical&gt;&lt;pages&gt;8-24&lt;/pages&gt;&lt;volume&gt;52&lt;/volume&gt;&lt;number&gt;1&lt;/number&gt;&lt;keywords&gt;&lt;keyword&gt;clutch size&lt;/keyword&gt;&lt;keyword&gt;crocodylia&lt;/keyword&gt;&lt;keyword&gt;life history evolution&lt;/keyword&gt;&lt;keyword&gt;reproduction&lt;/keyword&gt;&lt;keyword&gt;crocodilian nesting habits&lt;/keyword&gt;&lt;keyword&gt;life-history traits&lt;/keyword&gt;&lt;keyword&gt;optimal egg size&lt;/keyword&gt;&lt;keyword&gt;clutch size&lt;/keyword&gt;&lt;keyword&gt;body size&lt;/keyword&gt;&lt;keyword&gt;alligator&lt;/keyword&gt;&lt;keyword&gt;evolution&lt;/keyword&gt;&lt;keyword&gt;covariation&lt;/keyword&gt;&lt;keyword&gt;environment&lt;/keyword&gt;&lt;keyword&gt;incubation&lt;/keyword&gt;&lt;/keywords&gt;&lt;dates&gt;&lt;year&gt;1996&lt;/year&gt;&lt;pub-dates&gt;&lt;date&gt;Mar&lt;/date&gt;&lt;/pub-dates&gt;&lt;/dates&gt;&lt;isbn&gt;0018-0831&lt;/isbn&gt;&lt;accession-num&gt;ISI:A1996VG88800002&lt;/accession-num&gt;&lt;urls&gt;&lt;related-urls&gt;&lt;url&gt;&amp;lt;Go to ISI&amp;gt;://A1996VG88800002&lt;/url&gt;&lt;/related-urls&gt;&lt;/urls&gt;&lt;language&gt;English&lt;/language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15" w:tooltip="Thorbjarnarson, 1996 #407" w:history="1">
              <w:r w:rsidR="00D01F81" w:rsidRPr="00134FD4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15</w:t>
              </w:r>
            </w:hyperlink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Tomistoma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schlegeli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19.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3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4.44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4.44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134FD4"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Thorbjarnarson&lt;/Author&gt;&lt;Year&gt;1996&lt;/Year&gt;&lt;RecNum&gt;407&lt;/RecNum&gt;&lt;DisplayText&gt;[15]&lt;/DisplayText&gt;&lt;record&gt;&lt;rec-number&gt;407&lt;/rec-number&gt;&lt;foreign-keys&gt;&lt;key app="EN" db-id="wpww5tfwsfd9a9ertx0xp5rdx0de2vzvsxwa"&gt;407&lt;/key&gt;&lt;/foreign-keys&gt;&lt;ref-type name="Journal Article"&gt;17&lt;/ref-type&gt;&lt;contributors&gt;&lt;authors&gt;&lt;author&gt;Thorbjarnarson, J. B.&lt;/author&gt;&lt;/authors&gt;&lt;/contributors&gt;&lt;auth-address&gt;Thorbjarnarson, JB&amp;#xD;New York Zool Soc,Wildlife Conservat Soc,Bronx,Ny 10460&lt;/auth-address&gt;&lt;titles&gt;&lt;title&gt;Reproductive characteristics of the order Crocodylia&lt;/title&gt;&lt;secondary-title&gt;Herpetologica&lt;/secondary-title&gt;&lt;/titles&gt;&lt;periodical&gt;&lt;full-title&gt;Herpetologica&lt;/full-title&gt;&lt;abbr-1&gt;Herpetologica&lt;/abbr-1&gt;&lt;abbr-2&gt;Herpetologica&lt;/abbr-2&gt;&lt;/periodical&gt;&lt;pages&gt;8-24&lt;/pages&gt;&lt;volume&gt;52&lt;/volume&gt;&lt;number&gt;1&lt;/number&gt;&lt;keywords&gt;&lt;keyword&gt;clutch size&lt;/keyword&gt;&lt;keyword&gt;crocodylia&lt;/keyword&gt;&lt;keyword&gt;life history evolution&lt;/keyword&gt;&lt;keyword&gt;reproduction&lt;/keyword&gt;&lt;keyword&gt;crocodilian nesting habits&lt;/keyword&gt;&lt;keyword&gt;life-history traits&lt;/keyword&gt;&lt;keyword&gt;optimal egg size&lt;/keyword&gt;&lt;keyword&gt;clutch size&lt;/keyword&gt;&lt;keyword&gt;body size&lt;/keyword&gt;&lt;keyword&gt;alligator&lt;/keyword&gt;&lt;keyword&gt;evolution&lt;/keyword&gt;&lt;keyword&gt;covariation&lt;/keyword&gt;&lt;keyword&gt;environment&lt;/keyword&gt;&lt;keyword&gt;incubation&lt;/keyword&gt;&lt;/keywords&gt;&lt;dates&gt;&lt;year&gt;1996&lt;/year&gt;&lt;pub-dates&gt;&lt;date&gt;Mar&lt;/date&gt;&lt;/pub-dates&gt;&lt;/dates&gt;&lt;isbn&gt;0018-0831&lt;/isbn&gt;&lt;accession-num&gt;ISI:A1996VG88800002&lt;/accession-num&gt;&lt;urls&gt;&lt;related-urls&gt;&lt;url&gt;&amp;lt;Go to ISI&amp;gt;://A1996VG88800002&lt;/url&gt;&lt;/related-urls&gt;&lt;/urls&gt;&lt;language&gt;English&lt;/language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15" w:tooltip="Thorbjarnarson, 1996 #407" w:history="1">
              <w:r w:rsidR="00D01F81" w:rsidRPr="00134FD4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15</w:t>
              </w:r>
            </w:hyperlink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016F69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Gaviali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gangetic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47.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6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6.27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6.27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4757" w:rsidRPr="00134FD4" w:rsidRDefault="00E74757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134FD4"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Thorbjarnarson&lt;/Author&gt;&lt;Year&gt;1996&lt;/Year&gt;&lt;RecNum&gt;407&lt;/RecNum&gt;&lt;DisplayText&gt;[15]&lt;/DisplayText&gt;&lt;record&gt;&lt;rec-number&gt;407&lt;/rec-number&gt;&lt;foreign-keys&gt;&lt;key app="EN" db-id="wpww5tfwsfd9a9ertx0xp5rdx0de2vzvsxwa"&gt;407&lt;/key&gt;&lt;/foreign-keys&gt;&lt;ref-type name="Journal Article"&gt;17&lt;/ref-type&gt;&lt;contributors&gt;&lt;authors&gt;&lt;author&gt;Thorbjarnarson, J. B.&lt;/author&gt;&lt;/authors&gt;&lt;/contributors&gt;&lt;auth-address&gt;Thorbjarnarson, JB&amp;#xD;New York Zool Soc,Wildlife Conservat Soc,Bronx,Ny 10460&lt;/auth-address&gt;&lt;titles&gt;&lt;title&gt;Reproductive characteristics of the order Crocodylia&lt;/title&gt;&lt;secondary-title&gt;Herpetologica&lt;/secondary-title&gt;&lt;/titles&gt;&lt;periodical&gt;&lt;full-title&gt;Herpetologica&lt;/full-title&gt;&lt;abbr-1&gt;Herpetologica&lt;/abbr-1&gt;&lt;abbr-2&gt;Herpetologica&lt;/abbr-2&gt;&lt;/periodical&gt;&lt;pages&gt;8-24&lt;/pages&gt;&lt;volume&gt;52&lt;/volume&gt;&lt;number&gt;1&lt;/number&gt;&lt;keywords&gt;&lt;keyword&gt;clutch size&lt;/keyword&gt;&lt;keyword&gt;crocodylia&lt;/keyword&gt;&lt;keyword&gt;life history evolution&lt;/keyword&gt;&lt;keyword&gt;reproduction&lt;/keyword&gt;&lt;keyword&gt;crocodilian nesting habits&lt;/keyword&gt;&lt;keyword&gt;life-history traits&lt;/keyword&gt;&lt;keyword&gt;optimal egg size&lt;/keyword&gt;&lt;keyword&gt;clutch size&lt;/keyword&gt;&lt;keyword&gt;body size&lt;/keyword&gt;&lt;keyword&gt;alligator&lt;/keyword&gt;&lt;keyword&gt;evolution&lt;/keyword&gt;&lt;keyword&gt;covariation&lt;/keyword&gt;&lt;keyword&gt;environment&lt;/keyword&gt;&lt;keyword&gt;incubation&lt;/keyword&gt;&lt;/keywords&gt;&lt;dates&gt;&lt;year&gt;1996&lt;/year&gt;&lt;pub-dates&gt;&lt;date&gt;Mar&lt;/date&gt;&lt;/pub-dates&gt;&lt;/dates&gt;&lt;isbn&gt;0018-0831&lt;/isbn&gt;&lt;accession-num&gt;ISI:A1996VG88800002&lt;/accession-num&gt;&lt;urls&gt;&lt;related-urls&gt;&lt;url&gt;&amp;lt;Go to ISI&amp;gt;://A1996VG88800002&lt;/url&gt;&lt;/related-urls&gt;&lt;/urls&gt;&lt;language&gt;English&lt;/language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15" w:tooltip="Thorbjarnarson, 1996 #407" w:history="1">
              <w:r w:rsidR="00D01F81" w:rsidRPr="00134FD4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15</w:t>
              </w:r>
            </w:hyperlink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Homop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reolat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2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0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2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495</w:t>
            </w:r>
          </w:p>
        </w:tc>
        <w:tc>
          <w:tcPr>
            <w:tcW w:w="0" w:type="auto"/>
            <w:tcBorders>
              <w:top w:val="single" w:sz="4" w:space="0" w:color="C0C0C0"/>
              <w:left w:val="single" w:sz="4" w:space="0" w:color="C0C0C0"/>
              <w:bottom w:val="single" w:sz="4" w:space="0" w:color="C0C0C0"/>
              <w:right w:val="single" w:sz="4" w:space="0" w:color="C0C0C0"/>
            </w:tcBorders>
            <w:shd w:val="clear" w:color="auto" w:fill="auto"/>
            <w:noWrap/>
            <w:hideMark/>
          </w:tcPr>
          <w:p w:rsidR="00E878B3" w:rsidRPr="00134FD4" w:rsidRDefault="001F396E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2ZtZXlyPC9BdXRob3I+PFllYXI+MjAwNTwvWWVhcj48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</w:fldData>
              </w:fldChar>
            </w:r>
            <w:r w:rsidR="009E43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9E43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Ib2ZtZXlyPC9BdXRob3I+PFllYXI+MjAwNTwvWWVhcj48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</w:fldData>
              </w:fldChar>
            </w:r>
            <w:r w:rsidR="009E43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9E43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9E43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16" w:tooltip="Hofmeyr, 2005 #336" w:history="1">
              <w:r w:rsidR="00D01F81" w:rsidRPr="00134FD4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16-20</w:t>
              </w:r>
            </w:hyperlink>
            <w:r w:rsidR="00134FD4" w:rsidRPr="00134FD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Homop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femoral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9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0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1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EA2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>
                <w:fldData xml:space="preserve">PEVuZE5vdGU+PENpdGU+PEF1dGhvcj5Cb25pbjwvQXV0aG9yPjxZZWFyPjIwMDY8L1llYXI+PFJl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</w:fldData>
              </w:fldChar>
            </w:r>
            <w:r w:rsidR="009E43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</w:instrText>
            </w:r>
            <w:r w:rsidR="009E43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>
                <w:fldData xml:space="preserve">PEVuZE5vdGU+PENpdGU+PEF1dGhvcj5Cb25pbjwvQXV0aG9yPjxZZWFyPjIwMDY8L1llYXI+PFJl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</w:fldData>
              </w:fldChar>
            </w:r>
            <w:r w:rsidR="009E43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.DATA </w:instrText>
            </w:r>
            <w:r w:rsidR="009E43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r>
            <w:r w:rsidR="009E43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16" w:tooltip="Hofmeyr, 2005 #336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16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20" w:tooltip="Bonin, 2006 #186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20-2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ldabrachely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gigante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93.4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8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08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.16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EA2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>
                <w:fldData xml:space="preserve">PEVuZE5vdGU+PENpdGU+PEF1dGhvcj5Cb25pbjwvQXV0aG9yPjxZZWFyPjIwMDY8L1llYXI+PFJl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</w:fldData>
              </w:fldChar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</w:instrText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>
                <w:fldData xml:space="preserve">PEVuZE5vdGU+PENpdGU+PEF1dGhvcj5Cb25pbjwvQXV0aG9yPjxZZWFyPjIwMDY8L1llYXI+PFJl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</w:fldData>
              </w:fldChar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.DATA </w:instrText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17" w:tooltip="Rogner, 1996 #688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17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20" w:tooltip="Bonin, 2006 #186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20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22" w:tooltip="Ernst, 2000 #156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2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24" w:tooltip="Ebersbach, 2001 #1877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2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Pyxis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planicaud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57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1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2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7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EA2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Cb25pbjwvQXV0aG9yPjxZZWFyPjIwMDY8L1llYXI+PFJl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</w:fldData>
              </w:fldChar>
            </w:r>
            <w:r w:rsidR="00D01F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D01F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Cb25pbjwvQXV0aG9yPjxZZWFyPjIwMDY8L1llYXI+PFJl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</w:fldData>
              </w:fldChar>
            </w:r>
            <w:r w:rsidR="00D01F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D01F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D01F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17" w:tooltip="Rogner, 1996 #688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17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20" w:tooltip="Bonin, 2006 #186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0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25" w:tooltip="CITES, 2002 #1869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26" w:tooltip="Pritchard, 1979 #1899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6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lastRenderedPageBreak/>
              <w:t>Astrochely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radiat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0.21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6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8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.68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EA2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>
                <w:fldData xml:space="preserve">PEVuZE5vdGU+PENpdGU+PEF1dGhvcj5CZWhsZXI8L0F1dGhvcj48WWVhcj4xOTkxPC9ZZWFyPjxS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</w:fldData>
              </w:fldChar>
            </w:r>
            <w:r w:rsidR="009E43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</w:instrText>
            </w:r>
            <w:r w:rsidR="009E43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>
                <w:fldData xml:space="preserve">PEVuZE5vdGU+PENpdGU+PEF1dGhvcj5CZWhsZXI8L0F1dGhvcj48WWVhcj4xOTkxPC9ZZWFyPjxS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</w:fldData>
              </w:fldChar>
            </w:r>
            <w:r w:rsidR="009E43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.DATA </w:instrText>
            </w:r>
            <w:r w:rsidR="009E43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r>
            <w:r w:rsidR="009E43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20" w:tooltip="Bonin, 2006 #186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20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22" w:tooltip="Ernst, 2000 #156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2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27" w:tooltip="Behler, 1991 #1861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27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28" w:tooltip="Burchfield, 1980 #36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28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strochely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yniphor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8.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4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0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89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EA2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>
                <w:fldData xml:space="preserve">PEVuZE5vdGU+PENpdGU+PEF1dGhvcj5Cb25pbjwvQXV0aG9yPjxZZWFyPjIwMDY8L1llYXI+PFJl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</w:fldData>
              </w:fldChar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</w:instrText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>
                <w:fldData xml:space="preserve">PEVuZE5vdGU+PENpdGU+PEF1dGhvcj5Cb25pbjwvQXV0aG9yPjxZZWFyPjIwMDY8L1llYXI+PFJl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</w:fldData>
              </w:fldChar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.DATA </w:instrText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17" w:tooltip="Rogner, 1996 #688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17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20" w:tooltip="Bonin, 2006 #186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20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22" w:tooltip="Ernst, 2000 #156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2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29" w:tooltip="Pedrono, 2001 #1156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29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Psammobate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tentori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48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1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2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7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EA2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>
                <w:fldData xml:space="preserve">PEVuZE5vdGU+PENpdGU+PEF1dGhvcj5Cb25pbjwvQXV0aG9yPjxZZWFyPjIwMDY8L1llYXI+PFJl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</w:fldData>
              </w:fldChar>
            </w:r>
            <w:r w:rsidR="009E43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</w:instrText>
            </w:r>
            <w:r w:rsidR="009E43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>
                <w:fldData xml:space="preserve">PEVuZE5vdGU+PENpdGU+PEF1dGhvcj5Cb25pbjwvQXV0aG9yPjxZZWFyPjIwMDY8L1llYXI+PFJl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</w:fldData>
              </w:fldChar>
            </w:r>
            <w:r w:rsidR="009E43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.DATA </w:instrText>
            </w:r>
            <w:r w:rsidR="009E43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r>
            <w:r w:rsidR="009E43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16" w:tooltip="Hofmeyr, 2005 #336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16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20" w:tooltip="Bonin, 2006 #186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20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30" w:tooltip="Leuteritz, 2007 #340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30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Homop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boulenger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7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1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1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EA2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Cb25pbjwvQXV0aG9yPjxZZWFyPjIwMDY8L1llYXI+PFJl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</w:fldData>
              </w:fldChar>
            </w:r>
            <w:r w:rsidR="009E43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9E43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Cb25pbjwvQXV0aG9yPjxZZWFyPjIwMDY8L1llYXI+PFJl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</w:fldData>
              </w:fldChar>
            </w:r>
            <w:r w:rsidR="009E43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9E43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9E43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16" w:tooltip="Hofmeyr, 2005 #336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16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20" w:tooltip="Bonin, 2006 #186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0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22" w:tooltip="Ernst, 2000 #156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31" w:tooltip="Boycott, 1989a #186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31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hersin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ngulat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66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2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4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5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EA2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>
                <w:fldData xml:space="preserve">PEVuZE5vdGU+PENpdGU+PEF1dGhvcj5Cb25pbjwvQXV0aG9yPjxZZWFyPjIwMDY8L1llYXI+PFJl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</w:fldData>
              </w:fldChar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</w:instrText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>
                <w:fldData xml:space="preserve">PEVuZE5vdGU+PENpdGU+PEF1dGhvcj5Cb25pbjwvQXV0aG9yPjxZZWFyPjIwMDY8L1llYXI+PFJl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</w:fldData>
              </w:fldChar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.DATA </w:instrText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17" w:tooltip="Rogner, 1996 #688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17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20" w:tooltip="Bonin, 2006 #186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20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23" w:tooltip="Hofmeyr, 2004 #332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2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32" w:tooltip="Mason, 2000 #33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3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33" w:tooltip="Vanheezik, 1994 #33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3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helonoidi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arbonari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.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4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3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83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EA2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>
                <w:fldData xml:space="preserve">PEVuZE5vdGU+PENpdGU+PEF1dGhvcj5Cb25pbjwvQXV0aG9yPjxZZWFyPjIwMDY8L1llYXI+PFJl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</w:fldData>
              </w:fldChar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</w:instrText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>
                <w:fldData xml:space="preserve">PEVuZE5vdGU+PENpdGU+PEF1dGhvcj5Cb25pbjwvQXV0aG9yPjxZZWFyPjIwMDY8L1llYXI+PFJl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</w:fldData>
              </w:fldChar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.DATA </w:instrText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17" w:tooltip="Rogner, 1996 #688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17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20" w:tooltip="Bonin, 2006 #186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20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34" w:tooltip="Rummler, 1994 #350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3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35" w:tooltip="Vanzolini, 1999 #347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3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Chelonoidi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nigr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15.1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1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36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4.55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EA2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>
                <w:fldData xml:space="preserve">PEVuZE5vdGU+PENpdGU+PEF1dGhvcj5Cb25pbjwvQXV0aG9yPjxZZWFyPjIwMDY8L1llYXI+PFJl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</w:fldData>
              </w:fldChar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</w:instrText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>
                <w:fldData xml:space="preserve">PEVuZE5vdGU+PENpdGU+PEF1dGhvcj5Cb25pbjwvQXV0aG9yPjxZZWFyPjIwMDY8L1llYXI+PFJl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</w:fldData>
              </w:fldChar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.DATA </w:instrText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20" w:tooltip="Bonin, 2006 #186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20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22" w:tooltip="Ernst, 2000 #156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2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24" w:tooltip="Ebersbach, 2001 #1877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24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36" w:tooltip="Rostal, 1998 #351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36-38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Geochelone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elegant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4.85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2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3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3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EA2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>
                <w:fldData xml:space="preserve">PEVuZE5vdGU+PENpdGU+PEF1dGhvcj5Cb25pbjwvQXV0aG9yPjxZZWFyPjIwMDY8L1llYXI+PFJl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=
</w:fldData>
              </w:fldChar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</w:instrText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>
                <w:fldData xml:space="preserve">PEVuZE5vdGU+PENpdGU+PEF1dGhvcj5Cb25pbjwvQXV0aG9yPjxZZWFyPjIwMDY8L1llYXI+PFJl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=
</w:fldData>
              </w:fldChar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.DATA </w:instrText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17" w:tooltip="Rogner, 1996 #688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17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20" w:tooltip="Bonin, 2006 #186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20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22" w:tooltip="Ernst, 2000 #156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2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39" w:tooltip="Vyas, 2005 #356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39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Geochelone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sulcat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43.53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4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79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.17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EA2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>
                <w:fldData xml:space="preserve">PEVuZE5vdGU+PENpdGU+PEF1dGhvcj5Cb25pbjwvQXV0aG9yPjxZZWFyPjIwMDY8L1llYXI+PFJl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</w:fldData>
              </w:fldChar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</w:instrText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>
                <w:fldData xml:space="preserve">PEVuZE5vdGU+PENpdGU+PEF1dGhvcj5Cb25pbjwvQXV0aG9yPjxZZWFyPjIwMDY8L1llYXI+PFJl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</w:fldData>
              </w:fldChar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.DATA </w:instrText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17" w:tooltip="Rogner, 1996 #688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17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20" w:tooltip="Bonin, 2006 #186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20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40" w:tooltip="Grubb, 1971 #358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0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41" w:tooltip="Stearns, 1988 #359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1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Testudo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marginat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75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1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3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1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EA2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Cb25pbjwvQXV0aG9yPjxZZWFyPjIwMDY8L1llYXI+PFJl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begin">
                <w:fldData xml:space="preserve">PEVuZE5vdGU+PENpdGU+PEF1dGhvcj5Cb25pbjwvQXV0aG9yPjxZZWFyPjIwMDY8L1llYXI+PFJl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</w:fldData>
              </w:fldCha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instrText xml:space="preserve"> ADDIN EN.CITE.DATA </w:instrText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[</w:t>
            </w:r>
            <w:hyperlink w:anchor="_ENREF_17" w:tooltip="Rogner, 1996 #688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17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20" w:tooltip="Bonin, 2006 #186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0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22" w:tooltip="Ernst, 2000 #156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2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42" w:tooltip="Hailey, 1988 #39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4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,</w:t>
            </w:r>
            <w:hyperlink w:anchor="_ENREF_43" w:tooltip="Willemsen, 2003 #349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US" w:eastAsia="de-DE"/>
                </w:rPr>
                <w:t>4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Testudo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graec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.61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1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8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5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EA2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>
                <w:fldData xml:space="preserve">PEVuZE5vdGU+PENpdGU+PEF1dGhvcj5Cb25pbjwvQXV0aG9yPjxZZWFyPjIwMDY8L1llYXI+PFJl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</w:fldData>
              </w:fldChar>
            </w:r>
            <w:r w:rsidR="00B621F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</w:instrText>
            </w:r>
            <w:r w:rsidR="00B621F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>
                <w:fldData xml:space="preserve">PEVuZE5vdGU+PENpdGU+PEF1dGhvcj5Cb25pbjwvQXV0aG9yPjxZZWFyPjIwMDY8L1llYXI+PFJl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</w:fldData>
              </w:fldChar>
            </w:r>
            <w:r w:rsidR="00B621F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.DATA </w:instrText>
            </w:r>
            <w:r w:rsidR="00B621F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r>
            <w:r w:rsidR="00B621F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17" w:tooltip="Rogner, 1996 #688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17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20" w:tooltip="Bonin, 2006 #186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20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22" w:tooltip="Ernst, 2000 #156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2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42" w:tooltip="Hailey, 1988 #39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2-45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Testudo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horsfieldi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01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1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7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21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EA2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>
                <w:fldData xml:space="preserve">PEVuZE5vdGU+PENpdGU+PEF1dGhvcj5EYXM8L0F1dGhvcj48WWVhcj4yMDAxPC9ZZWFyPjxSZWNO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</w:fldData>
              </w:fldChar>
            </w:r>
            <w:r w:rsidR="009E43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</w:instrText>
            </w:r>
            <w:r w:rsidR="009E43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>
                <w:fldData xml:space="preserve">PEVuZE5vdGU+PENpdGU+PEF1dGhvcj5EYXM8L0F1dGhvcj48WWVhcj4yMDAxPC9ZZWFyPjxSZWNO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</w:fldData>
              </w:fldChar>
            </w:r>
            <w:r w:rsidR="009E43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.DATA </w:instrText>
            </w:r>
            <w:r w:rsidR="009E43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r>
            <w:r w:rsidR="009E43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17" w:tooltip="Rogner, 1996 #688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17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22" w:tooltip="Ernst, 2000 #156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2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46" w:tooltip="Das, 2001 #1872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6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47" w:tooltip="Lagarde, 2003 #391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7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Testudo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hermann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24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1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6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0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EA2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>
                <w:fldData xml:space="preserve">PEVuZE5vdGU+PENpdGU+PEF1dGhvcj5Cb25pbjwvQXV0aG9yPjxZZWFyPjIwMDY8L1llYXI+PFJl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</w:fldData>
              </w:fldChar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</w:instrText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>
                <w:fldData xml:space="preserve">PEVuZE5vdGU+PENpdGU+PEF1dGhvcj5Cb25pbjwvQXV0aG9yPjxZZWFyPjIwMDY8L1llYXI+PFJl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</w:fldData>
              </w:fldChar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.DATA </w:instrText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17" w:tooltip="Rogner, 1996 #688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17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20" w:tooltip="Bonin, 2006 #186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20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22" w:tooltip="Ernst, 2000 #156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2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42" w:tooltip="Hailey, 1988 #39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43" w:tooltip="Willemsen, 2003 #349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48" w:tooltip="Mazzotti, 2002 #390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8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49" w:tooltip="Willemsen, 1999 #388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49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Indotestudo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elongat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.04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4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9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9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EA2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="00EA7DE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Bonin&lt;/Author&gt;&lt;Year&gt;2006&lt;/Year&gt;&lt;RecNum&gt;1863&lt;/RecNum&gt;&lt;DisplayText&gt;[17,20,22]&lt;/DisplayText&gt;&lt;record&gt;&lt;rec-number&gt;1863&lt;/rec-number&gt;&lt;foreign-keys&gt;&lt;key app="EN" db-id="wpww5tfwsfd9a9ertx0xp5rdx0de2vzvsxwa"&gt;1863&lt;/key&gt;&lt;/foreign-keys&gt;&lt;ref-type name="Book"&gt;6&lt;/ref-type&gt;&lt;contributors&gt;&lt;authors&gt;&lt;author&gt;Franck Bonin &lt;/author&gt;&lt;author&gt;Bernard Devaux&lt;/author&gt;&lt;author&gt;Alain Dupré&lt;/author&gt;&lt;/authors&gt;&lt;/contributors&gt;&lt;titles&gt;&lt;title&gt;Turtles of the world&lt;/title&gt;&lt;/titles&gt;&lt;pages&gt;416&lt;/pages&gt;&lt;dates&gt;&lt;year&gt;2006&lt;/year&gt;&lt;/dates&gt;&lt;pub-location&gt;Baltimore&lt;/pub-location&gt;&lt;publisher&gt;Johns Hopkins Univ. Press&lt;/publisher&gt;&lt;isbn&gt;ISBN: &amp;#x9;0-8018-8496-9&lt;/isbn&gt;&lt;urls&gt;&lt;/urls&gt;&lt;/record&gt;&lt;/Cite&gt;&lt;Cite&gt;&lt;Author&gt;Ernst&lt;/Author&gt;&lt;Year&gt;2000&lt;/Year&gt;&lt;RecNum&gt;1565&lt;/RecNum&gt;&lt;record&gt;&lt;rec-number&gt;1565&lt;/rec-number&gt;&lt;foreign-keys&gt;&lt;key app="EN" db-id="wpww5tfwsfd9a9ertx0xp5rdx0de2vzvsxwa"&gt;1565&lt;/key&gt;&lt;/foreign-keys&gt;&lt;ref-type name="Book"&gt;6&lt;/ref-type&gt;&lt;contributors&gt;&lt;authors&gt;&lt;author&gt;Ernst, C.H.&lt;/author&gt;&lt;author&gt;Barbour, R. W.&lt;/author&gt;&lt;/authors&gt;&lt;/contributors&gt;&lt;titles&gt;&lt;title&gt;Turtles of the world (CD-ROM, Windows Version.1.2)&lt;/title&gt;&lt;/titles&gt;&lt;dates&gt;&lt;year&gt;2000&lt;/year&gt;&lt;/dates&gt;&lt;pub-location&gt;Heidelberg&lt;/pub-location&gt;&lt;publisher&gt;Springer&lt;/publisher&gt;&lt;urls&gt;&lt;/urls&gt;&lt;/record&gt;&lt;/Cite&gt;&lt;Cite&gt;&lt;Author&gt;Rogner&lt;/Author&gt;&lt;Year&gt;1996&lt;/Year&gt;&lt;RecNum&gt;688&lt;/RecNum&gt;&lt;record&gt;&lt;rec-number&gt;688&lt;/rec-number&gt;&lt;foreign-keys&gt;&lt;key app="EN" db-id="wpww5tfwsfd9a9ertx0xp5rdx0de2vzvsxwa"&gt;688&lt;/key&gt;&lt;/foreign-keys&gt;&lt;ref-type name="Book"&gt;6&lt;/ref-type&gt;&lt;contributors&gt;&lt;authors&gt;&lt;author&gt;Manfred Rogner&lt;/author&gt;&lt;/authors&gt;&lt;/contributors&gt;&lt;titles&gt;&lt;title&gt;Schildkröten 2&lt;/title&gt;&lt;/titles&gt;&lt;dates&gt;&lt;year&gt;1996&lt;/year&gt;&lt;/dates&gt;&lt;pub-location&gt;Hürtgenwald&lt;/pub-location&gt;&lt;publisher&gt;Heidi Rogner-Verlag&lt;/publisher&gt;&lt;isbn&gt;3-9804403-0-3&lt;/isbn&gt;&lt;urls&gt;&lt;/urls&gt;&lt;/record&gt;&lt;/Cite&gt;&lt;/EndNote&gt;</w:instrTex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17" w:tooltip="Rogner, 1996 #688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17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20" w:tooltip="Bonin, 2006 #186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20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22" w:tooltip="Ernst, 2000 #156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2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Manouria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emy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T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6.000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57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.299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.299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E878B3" w:rsidRPr="00134FD4" w:rsidRDefault="00942EA2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>
                <w:fldData xml:space="preserve">PEVuZE5vdGU+PENpdGU+PEF1dGhvcj5BYm91LU1hZGk8L0F1dGhvcj48WWVhcj4yMDAzPC9ZZWFy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</w:fldData>
              </w:fldChar>
            </w:r>
            <w:r w:rsidR="00B621F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</w:instrText>
            </w:r>
            <w:r w:rsidR="00B621F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>
                <w:fldData xml:space="preserve">PEVuZE5vdGU+PENpdGU+PEF1dGhvcj5BYm91LU1hZGk8L0F1dGhvcj48WWVhcj4yMDAzPC9ZZWFy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</w:fldData>
              </w:fldChar>
            </w:r>
            <w:r w:rsidR="00B621F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.DATA </w:instrText>
            </w:r>
            <w:r w:rsidR="00B621F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r>
            <w:r w:rsidR="00B621F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20" w:tooltip="Bonin, 2006 #186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20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22" w:tooltip="Ernst, 2000 #156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2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0" w:tooltip="Abou-Madi, 2003 #344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0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1" w:tooltip="Louwman, 1982 #1892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1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  <w:tr w:rsidR="00134FD4" w:rsidRPr="00134FD4" w:rsidTr="006D0983">
        <w:trPr>
          <w:trHeight w:val="276"/>
        </w:trPr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:rsidR="00E878B3" w:rsidRPr="00016F69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Gopherus</w:t>
            </w:r>
            <w:proofErr w:type="spellEnd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proofErr w:type="spellStart"/>
            <w:r w:rsidRPr="00016F6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agassizi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T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.4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03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19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:rsidR="00E878B3" w:rsidRPr="00134FD4" w:rsidRDefault="00E878B3" w:rsidP="002D7368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.38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:rsidR="00E878B3" w:rsidRPr="00134FD4" w:rsidRDefault="00942EA2" w:rsidP="00D01F81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>
                <w:fldData xml:space="preserve">PEVuZE5vdGU+PENpdGU+PEF1dGhvcj5Cb25pbjwvQXV0aG9yPjxZZWFyPjIwMDY8L1llYXI+PFJl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</w:fldData>
              </w:fldChar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</w:instrText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>
                <w:fldData xml:space="preserve">PEVuZE5vdGU+PENpdGU+PEF1dGhvcj5Cb25pbjwvQXV0aG9yPjxZZWFyPjIwMDY8L1llYXI+PFJl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</w:fldData>
              </w:fldChar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.DATA </w:instrText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r>
            <w:r w:rsidR="00226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[</w:t>
            </w:r>
            <w:hyperlink w:anchor="_ENREF_20" w:tooltip="Bonin, 2006 #1863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20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22" w:tooltip="Ernst, 2000 #1565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2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2" w:tooltip="Henen, 1997 #372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2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,</w:t>
            </w:r>
            <w:hyperlink w:anchor="_ENREF_53" w:tooltip="Turner, 1986 #370" w:history="1">
              <w:r w:rsidR="00D01F81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eastAsia="de-DE"/>
                </w:rPr>
                <w:t>53</w:t>
              </w:r>
            </w:hyperlink>
            <w:r w:rsidR="00EA7DE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]</w:t>
            </w:r>
            <w:r w:rsidRPr="00134FD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</w:tr>
    </w:tbl>
    <w:p w:rsidR="00E878B3" w:rsidRDefault="00E878B3">
      <w:pPr>
        <w:rPr>
          <w:rFonts w:ascii="Times New Roman" w:hAnsi="Times New Roman" w:cs="Times New Roman"/>
          <w:sz w:val="24"/>
          <w:szCs w:val="24"/>
        </w:rPr>
      </w:pPr>
    </w:p>
    <w:p w:rsidR="00942CAF" w:rsidRPr="00D01F81" w:rsidRDefault="00942CAF">
      <w:pPr>
        <w:rPr>
          <w:rFonts w:ascii="Times New Roman" w:hAnsi="Times New Roman" w:cs="Times New Roman"/>
          <w:b/>
          <w:szCs w:val="24"/>
          <w:lang w:val="en-US"/>
        </w:rPr>
      </w:pPr>
      <w:r w:rsidRPr="00D01F81">
        <w:rPr>
          <w:rFonts w:ascii="Times New Roman" w:hAnsi="Times New Roman" w:cs="Times New Roman"/>
          <w:b/>
          <w:szCs w:val="24"/>
          <w:lang w:val="en-US"/>
        </w:rPr>
        <w:t>References</w:t>
      </w:r>
    </w:p>
    <w:p w:rsidR="00D01F81" w:rsidRPr="00724BFA" w:rsidRDefault="00942CAF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r w:rsidRPr="00724BFA">
        <w:rPr>
          <w:rFonts w:ascii="Times New Roman" w:hAnsi="Times New Roman" w:cs="Times New Roman"/>
          <w:sz w:val="18"/>
        </w:rPr>
        <w:fldChar w:fldCharType="begin"/>
      </w:r>
      <w:r w:rsidRPr="00724BFA">
        <w:rPr>
          <w:rFonts w:ascii="Times New Roman" w:hAnsi="Times New Roman" w:cs="Times New Roman"/>
          <w:sz w:val="18"/>
          <w:lang w:val="en-US"/>
        </w:rPr>
        <w:instrText xml:space="preserve"> ADDIN EN.REFLIST </w:instrText>
      </w:r>
      <w:r w:rsidRPr="00724BFA">
        <w:rPr>
          <w:rFonts w:ascii="Times New Roman" w:hAnsi="Times New Roman" w:cs="Times New Roman"/>
          <w:sz w:val="18"/>
        </w:rPr>
        <w:fldChar w:fldCharType="separate"/>
      </w:r>
      <w:bookmarkStart w:id="1" w:name="_ENREF_1"/>
      <w:r w:rsidR="00D01F81" w:rsidRPr="00724BFA">
        <w:rPr>
          <w:rFonts w:ascii="Times New Roman" w:hAnsi="Times New Roman" w:cs="Times New Roman"/>
          <w:noProof/>
          <w:lang w:val="en-US"/>
        </w:rPr>
        <w:t>1. Johnsgard PA (1988) The quails, partridges, and francolins of the world. Oxford: Oxford University Press. 264 p.</w:t>
      </w:r>
      <w:bookmarkEnd w:id="1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2" w:name="_ENREF_2"/>
      <w:r w:rsidRPr="00724BFA">
        <w:rPr>
          <w:rFonts w:ascii="Times New Roman" w:hAnsi="Times New Roman" w:cs="Times New Roman"/>
          <w:noProof/>
          <w:lang w:val="en-US"/>
        </w:rPr>
        <w:t>2. Lislevand T, Figuerola J, Székely T (2009) Evolution of sexual size dimorphism in grouse and allies (Aves: Phasianidae) in relation to mating competition, fecundity demands and resource division. J Evol Biol 22: 1895-1905.</w:t>
      </w:r>
      <w:bookmarkEnd w:id="2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3" w:name="_ENREF_3"/>
      <w:r w:rsidRPr="00724BFA">
        <w:rPr>
          <w:rFonts w:ascii="Times New Roman" w:hAnsi="Times New Roman" w:cs="Times New Roman"/>
          <w:noProof/>
          <w:lang w:val="en-US"/>
        </w:rPr>
        <w:t>3. Hoyo Jd, Elliott A, Sargatal J, editors (1992) Handbook of the birds of the world - volume 1 ostrich to ducks. Barcelona: Lynx Edicions. 696 p.</w:t>
      </w:r>
      <w:bookmarkEnd w:id="3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4" w:name="_ENREF_4"/>
      <w:r w:rsidRPr="00724BFA">
        <w:rPr>
          <w:rFonts w:ascii="Times New Roman" w:hAnsi="Times New Roman" w:cs="Times New Roman"/>
          <w:noProof/>
          <w:lang w:val="en-US"/>
        </w:rPr>
        <w:t xml:space="preserve">4. Encyclopædia B (2012) anseriform. Encyclopædia Britannica Online. Retrieved 12 November, 2012, from </w:t>
      </w:r>
      <w:hyperlink r:id="rId5" w:history="1">
        <w:r w:rsidRPr="00724BFA">
          <w:rPr>
            <w:rStyle w:val="Hyperlink"/>
            <w:rFonts w:ascii="Times New Roman" w:hAnsi="Times New Roman" w:cs="Times New Roman"/>
            <w:noProof/>
            <w:lang w:val="en-US"/>
          </w:rPr>
          <w:t>http://www.britannica.com/EBchecked/topic/26799/anseriform/48962/Reproductive-behaviour</w:t>
        </w:r>
      </w:hyperlink>
      <w:r w:rsidRPr="00724BFA">
        <w:rPr>
          <w:rFonts w:ascii="Times New Roman" w:hAnsi="Times New Roman" w:cs="Times New Roman"/>
          <w:noProof/>
          <w:lang w:val="en-US"/>
        </w:rPr>
        <w:t>.</w:t>
      </w:r>
      <w:bookmarkEnd w:id="4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5" w:name="_ENREF_5"/>
      <w:r w:rsidRPr="00724BFA">
        <w:rPr>
          <w:rFonts w:ascii="Times New Roman" w:hAnsi="Times New Roman" w:cs="Times New Roman"/>
          <w:noProof/>
          <w:lang w:val="en-US"/>
        </w:rPr>
        <w:lastRenderedPageBreak/>
        <w:t>5. Figuerola J, Green A (2006) A comparative study of egg mass and clutch size in the Anseriformes. J Ornithol 147: 57-68.</w:t>
      </w:r>
      <w:bookmarkEnd w:id="5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6" w:name="_ENREF_6"/>
      <w:r w:rsidRPr="00724BFA">
        <w:rPr>
          <w:rFonts w:ascii="Times New Roman" w:hAnsi="Times New Roman" w:cs="Times New Roman"/>
          <w:noProof/>
          <w:lang w:val="en-US"/>
        </w:rPr>
        <w:t>6. Crome FHJ (1976) Some observations on the biology of the cassowary in Northern Queensland. Emu 76: 8-14.</w:t>
      </w:r>
      <w:bookmarkEnd w:id="6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7" w:name="_ENREF_7"/>
      <w:r w:rsidRPr="00724BFA">
        <w:rPr>
          <w:rFonts w:ascii="Times New Roman" w:hAnsi="Times New Roman" w:cs="Times New Roman"/>
          <w:noProof/>
          <w:lang w:val="en-US"/>
        </w:rPr>
        <w:t>7. Dunning J (1993) CRC handbook of avian body masses. Boca Raton: CRC Press 371 p.</w:t>
      </w:r>
      <w:bookmarkEnd w:id="7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8" w:name="_ENREF_8"/>
      <w:r w:rsidRPr="00724BFA">
        <w:rPr>
          <w:rFonts w:ascii="Times New Roman" w:hAnsi="Times New Roman" w:cs="Times New Roman"/>
          <w:noProof/>
          <w:lang w:val="en-US"/>
        </w:rPr>
        <w:t>8. Kimwele CN, Graves JA (2003) A molecular genetic analysis of the communal nesting of the ostrich (</w:t>
      </w:r>
      <w:r w:rsidRPr="00724BFA">
        <w:rPr>
          <w:rFonts w:ascii="Times New Roman" w:hAnsi="Times New Roman" w:cs="Times New Roman"/>
          <w:i/>
          <w:noProof/>
          <w:lang w:val="en-US"/>
        </w:rPr>
        <w:t>Struthio camelus</w:t>
      </w:r>
      <w:r w:rsidRPr="00724BFA">
        <w:rPr>
          <w:rFonts w:ascii="Times New Roman" w:hAnsi="Times New Roman" w:cs="Times New Roman"/>
          <w:noProof/>
          <w:lang w:val="en-US"/>
        </w:rPr>
        <w:t>). Mol Ecol 12: 229-236.</w:t>
      </w:r>
      <w:bookmarkEnd w:id="8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9" w:name="_ENREF_9"/>
      <w:r w:rsidRPr="00724BFA">
        <w:rPr>
          <w:rFonts w:ascii="Times New Roman" w:hAnsi="Times New Roman" w:cs="Times New Roman"/>
          <w:noProof/>
          <w:lang w:val="en-US"/>
        </w:rPr>
        <w:t>9. Sick H (1985) Ordem Rheiformes. Orintologia Brasileira Uma introducao. Brasilia: Univ. de Brasilia.</w:t>
      </w:r>
      <w:bookmarkEnd w:id="9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10" w:name="_ENREF_10"/>
      <w:r w:rsidRPr="00724BFA">
        <w:rPr>
          <w:rFonts w:ascii="Times New Roman" w:hAnsi="Times New Roman" w:cs="Times New Roman"/>
          <w:noProof/>
          <w:lang w:val="en-US"/>
        </w:rPr>
        <w:t>10. Dani S (1993) A ema (</w:t>
      </w:r>
      <w:r w:rsidRPr="00724BFA">
        <w:rPr>
          <w:rFonts w:ascii="Times New Roman" w:hAnsi="Times New Roman" w:cs="Times New Roman"/>
          <w:i/>
          <w:noProof/>
          <w:lang w:val="en-US"/>
        </w:rPr>
        <w:t>Rhea americana</w:t>
      </w:r>
      <w:r w:rsidRPr="00724BFA">
        <w:rPr>
          <w:rFonts w:ascii="Times New Roman" w:hAnsi="Times New Roman" w:cs="Times New Roman"/>
          <w:noProof/>
          <w:lang w:val="en-US"/>
        </w:rPr>
        <w:t>): biologia, manejo e conservacao. Belo Horizonte: Fundacao Acangau. 136 p.</w:t>
      </w:r>
      <w:bookmarkEnd w:id="10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11" w:name="_ENREF_11"/>
      <w:r w:rsidRPr="00724BFA">
        <w:rPr>
          <w:rFonts w:ascii="Times New Roman" w:hAnsi="Times New Roman" w:cs="Times New Roman"/>
          <w:noProof/>
          <w:lang w:val="en-US"/>
        </w:rPr>
        <w:t>11. Barri FR, Martella MB, Navarro JL (2008) Characteristics, abundance and fertility of orphan eggs of the lesser rhea ( Pterocnemia-Rhea-pennata pennata ): implications for conservation. J Ornithol 149: 285-288.</w:t>
      </w:r>
      <w:bookmarkEnd w:id="11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12" w:name="_ENREF_12"/>
      <w:r w:rsidRPr="00724BFA">
        <w:rPr>
          <w:rFonts w:ascii="Times New Roman" w:hAnsi="Times New Roman" w:cs="Times New Roman"/>
          <w:noProof/>
          <w:lang w:val="en-US"/>
        </w:rPr>
        <w:t>12. Barri FR, Martella MB, Navarro JL (2009) Reproductive success of wild lesser rheas (</w:t>
      </w:r>
      <w:r w:rsidRPr="00724BFA">
        <w:rPr>
          <w:rFonts w:ascii="Times New Roman" w:hAnsi="Times New Roman" w:cs="Times New Roman"/>
          <w:i/>
          <w:noProof/>
          <w:lang w:val="en-US"/>
        </w:rPr>
        <w:t>Pterocnemia</w:t>
      </w:r>
      <w:r w:rsidRPr="00724BFA">
        <w:rPr>
          <w:rFonts w:ascii="Times New Roman" w:hAnsi="Times New Roman" w:cs="Times New Roman"/>
          <w:noProof/>
          <w:lang w:val="en-US"/>
        </w:rPr>
        <w:t xml:space="preserve"> -Rhea- </w:t>
      </w:r>
      <w:r w:rsidRPr="00724BFA">
        <w:rPr>
          <w:rFonts w:ascii="Times New Roman" w:hAnsi="Times New Roman" w:cs="Times New Roman"/>
          <w:i/>
          <w:noProof/>
          <w:lang w:val="en-US"/>
        </w:rPr>
        <w:t>pennata pennata</w:t>
      </w:r>
      <w:r w:rsidRPr="00724BFA">
        <w:rPr>
          <w:rFonts w:ascii="Times New Roman" w:hAnsi="Times New Roman" w:cs="Times New Roman"/>
          <w:noProof/>
          <w:lang w:val="en-US"/>
        </w:rPr>
        <w:t>) in north-western Patagonia, Argentina. J Ornithol 150: 127-132.</w:t>
      </w:r>
      <w:bookmarkEnd w:id="12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13" w:name="_ENREF_13"/>
      <w:r w:rsidRPr="00724BFA">
        <w:rPr>
          <w:rFonts w:ascii="Times New Roman" w:hAnsi="Times New Roman" w:cs="Times New Roman"/>
          <w:noProof/>
          <w:lang w:val="en-US"/>
        </w:rPr>
        <w:t>13. Navarro JL, Martella MB (2002) Reproductivity and raising of greater rhea (</w:t>
      </w:r>
      <w:r w:rsidRPr="00724BFA">
        <w:rPr>
          <w:rFonts w:ascii="Times New Roman" w:hAnsi="Times New Roman" w:cs="Times New Roman"/>
          <w:i/>
          <w:noProof/>
          <w:lang w:val="en-US"/>
        </w:rPr>
        <w:t>Rhea americana</w:t>
      </w:r>
      <w:r w:rsidRPr="00724BFA">
        <w:rPr>
          <w:rFonts w:ascii="Times New Roman" w:hAnsi="Times New Roman" w:cs="Times New Roman"/>
          <w:noProof/>
          <w:lang w:val="en-US"/>
        </w:rPr>
        <w:t>) and lesser rhea (</w:t>
      </w:r>
      <w:r w:rsidRPr="00724BFA">
        <w:rPr>
          <w:rFonts w:ascii="Times New Roman" w:hAnsi="Times New Roman" w:cs="Times New Roman"/>
          <w:i/>
          <w:noProof/>
          <w:lang w:val="en-US"/>
        </w:rPr>
        <w:t>Pterocnemia pennata</w:t>
      </w:r>
      <w:r w:rsidRPr="00724BFA">
        <w:rPr>
          <w:rFonts w:ascii="Times New Roman" w:hAnsi="Times New Roman" w:cs="Times New Roman"/>
          <w:noProof/>
          <w:lang w:val="en-US"/>
        </w:rPr>
        <w:t>) - a review. Arch Gefluegelkd 66: 124-132.</w:t>
      </w:r>
      <w:bookmarkEnd w:id="13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14" w:name="_ENREF_14"/>
      <w:r w:rsidRPr="00724BFA">
        <w:rPr>
          <w:rFonts w:ascii="Times New Roman" w:hAnsi="Times New Roman" w:cs="Times New Roman"/>
          <w:noProof/>
          <w:lang w:val="en-US"/>
        </w:rPr>
        <w:t>14. Cannon ME, Carpenter RE, Ackerman RA (1986) Synchronous hatching and oxygen consumption of Darwin's rhea eggs (</w:t>
      </w:r>
      <w:r w:rsidRPr="00724BFA">
        <w:rPr>
          <w:rFonts w:ascii="Times New Roman" w:hAnsi="Times New Roman" w:cs="Times New Roman"/>
          <w:i/>
          <w:noProof/>
          <w:lang w:val="en-US"/>
        </w:rPr>
        <w:t>Pterocnemia pennata</w:t>
      </w:r>
      <w:r w:rsidRPr="00724BFA">
        <w:rPr>
          <w:rFonts w:ascii="Times New Roman" w:hAnsi="Times New Roman" w:cs="Times New Roman"/>
          <w:noProof/>
          <w:lang w:val="en-US"/>
        </w:rPr>
        <w:t>). Physiol Zool 59: 95-108.</w:t>
      </w:r>
      <w:bookmarkEnd w:id="14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15" w:name="_ENREF_15"/>
      <w:r w:rsidRPr="00724BFA">
        <w:rPr>
          <w:rFonts w:ascii="Times New Roman" w:hAnsi="Times New Roman" w:cs="Times New Roman"/>
          <w:noProof/>
          <w:lang w:val="en-US"/>
        </w:rPr>
        <w:t>15. Thorbjarnarson JB (1996) Reproductive characteristics of the order Crocodylia. Herpetologica 52: 8-24.</w:t>
      </w:r>
      <w:bookmarkEnd w:id="15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</w:rPr>
      </w:pPr>
      <w:bookmarkStart w:id="16" w:name="_ENREF_16"/>
      <w:r w:rsidRPr="00724BFA">
        <w:rPr>
          <w:rFonts w:ascii="Times New Roman" w:hAnsi="Times New Roman" w:cs="Times New Roman"/>
          <w:noProof/>
          <w:lang w:val="en-US"/>
        </w:rPr>
        <w:lastRenderedPageBreak/>
        <w:t xml:space="preserve">16. Hofmeyr MD, Henen BT, Loehr VJT (2005) Overcoming environmental and morphological constraints: egg size and pelvic kinesis in the smallest tortoise, </w:t>
      </w:r>
      <w:r w:rsidRPr="00724BFA">
        <w:rPr>
          <w:rFonts w:ascii="Times New Roman" w:hAnsi="Times New Roman" w:cs="Times New Roman"/>
          <w:i/>
          <w:noProof/>
          <w:lang w:val="en-US"/>
        </w:rPr>
        <w:t>Homopus signatus</w:t>
      </w:r>
      <w:r w:rsidRPr="00724BFA">
        <w:rPr>
          <w:rFonts w:ascii="Times New Roman" w:hAnsi="Times New Roman" w:cs="Times New Roman"/>
          <w:noProof/>
          <w:lang w:val="en-US"/>
        </w:rPr>
        <w:t xml:space="preserve">. </w:t>
      </w:r>
      <w:r w:rsidRPr="00724BFA">
        <w:rPr>
          <w:rFonts w:ascii="Times New Roman" w:hAnsi="Times New Roman" w:cs="Times New Roman"/>
          <w:noProof/>
        </w:rPr>
        <w:t>Can J Zool/Rev Can Zool 83: 1343-1352.</w:t>
      </w:r>
      <w:bookmarkEnd w:id="16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</w:rPr>
      </w:pPr>
      <w:bookmarkStart w:id="17" w:name="_ENREF_17"/>
      <w:r w:rsidRPr="00724BFA">
        <w:rPr>
          <w:rFonts w:ascii="Times New Roman" w:hAnsi="Times New Roman" w:cs="Times New Roman"/>
          <w:noProof/>
        </w:rPr>
        <w:t>17. Rogner M (1996) Schildkröten 2. Hürtgenwald: Heidi Rogner-Verlag.</w:t>
      </w:r>
      <w:bookmarkEnd w:id="17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18" w:name="_ENREF_18"/>
      <w:r w:rsidRPr="00724BFA">
        <w:rPr>
          <w:rFonts w:ascii="Times New Roman" w:hAnsi="Times New Roman" w:cs="Times New Roman"/>
          <w:noProof/>
          <w:lang w:val="en-US"/>
        </w:rPr>
        <w:t xml:space="preserve">18. Branch WR (1989b) </w:t>
      </w:r>
      <w:r w:rsidRPr="00724BFA">
        <w:rPr>
          <w:rFonts w:ascii="Times New Roman" w:hAnsi="Times New Roman" w:cs="Times New Roman"/>
          <w:i/>
          <w:noProof/>
          <w:lang w:val="en-US"/>
        </w:rPr>
        <w:t>Homopus areolatus</w:t>
      </w:r>
      <w:r w:rsidRPr="00724BFA">
        <w:rPr>
          <w:rFonts w:ascii="Times New Roman" w:hAnsi="Times New Roman" w:cs="Times New Roman"/>
          <w:noProof/>
          <w:lang w:val="en-US"/>
        </w:rPr>
        <w:t>. Parrot-beaked tortoise; Common padloper; Areolated tortoise (English); Padloptjie, Papengaaibekskilpad (Afrikaans). In: Swingland IR, Klemens MW, editors. The conservation biology of tortoises. Gland, Switzerland: Occ. Pap. IUCN/SSC 5, Tortoise and Freshwater Specialists Group. IUCN. pp. 72-74.</w:t>
      </w:r>
      <w:bookmarkEnd w:id="18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19" w:name="_ENREF_19"/>
      <w:r w:rsidRPr="00724BFA">
        <w:rPr>
          <w:rFonts w:ascii="Times New Roman" w:hAnsi="Times New Roman" w:cs="Times New Roman"/>
          <w:noProof/>
          <w:lang w:val="en-US"/>
        </w:rPr>
        <w:t>19. Loveridge A, Williams EE (1957) Revision of the African tortoises and turtles of the suborder Cryptodira. Bull Mus Comp Zool Harvard 115: 163-557.</w:t>
      </w:r>
      <w:bookmarkEnd w:id="19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20" w:name="_ENREF_20"/>
      <w:r w:rsidRPr="00724BFA">
        <w:rPr>
          <w:rFonts w:ascii="Times New Roman" w:hAnsi="Times New Roman" w:cs="Times New Roman"/>
          <w:noProof/>
          <w:lang w:val="en-US"/>
        </w:rPr>
        <w:t>20. Bonin F, Devaux B, Dupré A (2006) Turtles of the world. Baltimore: Johns Hopkins Univ. Press. 416 p.</w:t>
      </w:r>
      <w:bookmarkEnd w:id="20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21" w:name="_ENREF_21"/>
      <w:r w:rsidRPr="00724BFA">
        <w:rPr>
          <w:rFonts w:ascii="Times New Roman" w:hAnsi="Times New Roman" w:cs="Times New Roman"/>
          <w:noProof/>
          <w:lang w:val="en-US"/>
        </w:rPr>
        <w:t xml:space="preserve">21. Branch WR (1989d) </w:t>
      </w:r>
      <w:r w:rsidRPr="00724BFA">
        <w:rPr>
          <w:rFonts w:ascii="Times New Roman" w:hAnsi="Times New Roman" w:cs="Times New Roman"/>
          <w:i/>
          <w:noProof/>
          <w:lang w:val="en-US"/>
        </w:rPr>
        <w:t>Homopus femoralis</w:t>
      </w:r>
      <w:r w:rsidRPr="00724BFA">
        <w:rPr>
          <w:rFonts w:ascii="Times New Roman" w:hAnsi="Times New Roman" w:cs="Times New Roman"/>
          <w:noProof/>
          <w:lang w:val="en-US"/>
        </w:rPr>
        <w:t>. Greater padloper, Karoo tortoise (English); Vlakskilpad, Bergskilpadjie, Groter padloper (Afrikaans). In: Swingland IR, Klemens MW, editors. The conservation biology of tortoises. Gland, Switzerland: Occ. Pap. IUCN/SSC 5, Tortoise and Freshwater Specialists Group. IUCN. pp. 80-81.</w:t>
      </w:r>
      <w:bookmarkEnd w:id="21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22" w:name="_ENREF_22"/>
      <w:r w:rsidRPr="00724BFA">
        <w:rPr>
          <w:rFonts w:ascii="Times New Roman" w:hAnsi="Times New Roman" w:cs="Times New Roman"/>
          <w:noProof/>
          <w:lang w:val="en-US"/>
        </w:rPr>
        <w:t>22. Ernst CH, Barbour RW (2000) Turtles of the world (CD-ROM, Windows Version.1.2). Heidelberg: Springer.</w:t>
      </w:r>
      <w:bookmarkEnd w:id="22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23" w:name="_ENREF_23"/>
      <w:r w:rsidRPr="00724BFA">
        <w:rPr>
          <w:rFonts w:ascii="Times New Roman" w:hAnsi="Times New Roman" w:cs="Times New Roman"/>
          <w:noProof/>
          <w:lang w:val="en-US"/>
        </w:rPr>
        <w:t xml:space="preserve">23. Hofmeyr MD (2004) Egg production in </w:t>
      </w:r>
      <w:r w:rsidRPr="00724BFA">
        <w:rPr>
          <w:rFonts w:ascii="Times New Roman" w:hAnsi="Times New Roman" w:cs="Times New Roman"/>
          <w:i/>
          <w:noProof/>
          <w:lang w:val="en-US"/>
        </w:rPr>
        <w:t>Chersina angulata</w:t>
      </w:r>
      <w:r w:rsidRPr="00724BFA">
        <w:rPr>
          <w:rFonts w:ascii="Times New Roman" w:hAnsi="Times New Roman" w:cs="Times New Roman"/>
          <w:noProof/>
          <w:lang w:val="en-US"/>
        </w:rPr>
        <w:t>: an unusual pattern in a Mediterranean climate. J Herpetol 38: 172-179.</w:t>
      </w:r>
      <w:bookmarkEnd w:id="23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24" w:name="_ENREF_24"/>
      <w:r w:rsidRPr="00724BFA">
        <w:rPr>
          <w:rFonts w:ascii="Times New Roman" w:hAnsi="Times New Roman" w:cs="Times New Roman"/>
          <w:noProof/>
        </w:rPr>
        <w:t>24. Ebersbach K (2001) Zur Biologie und Haltung der Aldabra-Riesenschildkröte (</w:t>
      </w:r>
      <w:r w:rsidRPr="00724BFA">
        <w:rPr>
          <w:rFonts w:ascii="Times New Roman" w:hAnsi="Times New Roman" w:cs="Times New Roman"/>
          <w:i/>
          <w:noProof/>
        </w:rPr>
        <w:t>Geochelone gigantea</w:t>
      </w:r>
      <w:r w:rsidRPr="00724BFA">
        <w:rPr>
          <w:rFonts w:ascii="Times New Roman" w:hAnsi="Times New Roman" w:cs="Times New Roman"/>
          <w:noProof/>
        </w:rPr>
        <w:t>) und der Galapagos-Riesenschildkröte (</w:t>
      </w:r>
      <w:r w:rsidRPr="00724BFA">
        <w:rPr>
          <w:rFonts w:ascii="Times New Roman" w:hAnsi="Times New Roman" w:cs="Times New Roman"/>
          <w:i/>
          <w:noProof/>
        </w:rPr>
        <w:t>Geochelone elephantopus</w:t>
      </w:r>
      <w:r w:rsidRPr="00724BFA">
        <w:rPr>
          <w:rFonts w:ascii="Times New Roman" w:hAnsi="Times New Roman" w:cs="Times New Roman"/>
          <w:noProof/>
        </w:rPr>
        <w:t xml:space="preserve">) in menschlicher Obhut unter besonderer Berücksichtigung der Fortpflanzung. </w:t>
      </w:r>
      <w:r w:rsidRPr="00724BFA">
        <w:rPr>
          <w:rFonts w:ascii="Times New Roman" w:hAnsi="Times New Roman" w:cs="Times New Roman"/>
          <w:noProof/>
          <w:lang w:val="en-US"/>
        </w:rPr>
        <w:t xml:space="preserve">Hannover: Dissertation, Tierärztliche Hochschule </w:t>
      </w:r>
      <w:bookmarkEnd w:id="24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25" w:name="_ENREF_25"/>
      <w:r w:rsidRPr="00724BFA">
        <w:rPr>
          <w:rFonts w:ascii="Times New Roman" w:hAnsi="Times New Roman" w:cs="Times New Roman"/>
          <w:noProof/>
          <w:lang w:val="en-US"/>
        </w:rPr>
        <w:lastRenderedPageBreak/>
        <w:t xml:space="preserve">25. CITES. Consideration of proposals for amendment of appendices I and II, proposal 55; 2002; Santiago, Chile. Available: </w:t>
      </w:r>
      <w:hyperlink r:id="rId6" w:history="1">
        <w:r w:rsidRPr="00724BFA">
          <w:rPr>
            <w:rStyle w:val="Hyperlink"/>
            <w:rFonts w:ascii="Times New Roman" w:hAnsi="Times New Roman" w:cs="Times New Roman"/>
            <w:noProof/>
            <w:lang w:val="en-US"/>
          </w:rPr>
          <w:t>http://www.cites.org/eng/cop/12/prop/index.shtml</w:t>
        </w:r>
      </w:hyperlink>
      <w:r w:rsidRPr="00724BFA">
        <w:rPr>
          <w:rFonts w:ascii="Times New Roman" w:hAnsi="Times New Roman" w:cs="Times New Roman"/>
          <w:noProof/>
          <w:lang w:val="en-US"/>
        </w:rPr>
        <w:t>. Accessed 2011.</w:t>
      </w:r>
      <w:bookmarkEnd w:id="25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26" w:name="_ENREF_26"/>
      <w:r w:rsidRPr="00724BFA">
        <w:rPr>
          <w:rFonts w:ascii="Times New Roman" w:hAnsi="Times New Roman" w:cs="Times New Roman"/>
          <w:noProof/>
          <w:lang w:val="en-US"/>
        </w:rPr>
        <w:t>26. Pritchard PCH (1979) Encyclopedia of turtles. Neptune, New Jersey: T. F. H. Publ., Inc. 895 p.</w:t>
      </w:r>
      <w:bookmarkEnd w:id="26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27" w:name="_ENREF_27"/>
      <w:r w:rsidRPr="00724BFA">
        <w:rPr>
          <w:rFonts w:ascii="Times New Roman" w:hAnsi="Times New Roman" w:cs="Times New Roman"/>
          <w:noProof/>
          <w:lang w:val="en-US"/>
        </w:rPr>
        <w:t>27. Behler JL, Iaderosa. J (1991) A review of the captive breeding program for the radiated tortoise at the New York Zoological Society's Wildlife Survival Center. Proceedings of the first international symposium on turtles and tortoises: conservation and captive husbandry: 160-162.</w:t>
      </w:r>
      <w:bookmarkEnd w:id="27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28" w:name="_ENREF_28"/>
      <w:r w:rsidRPr="00724BFA">
        <w:rPr>
          <w:rFonts w:ascii="Times New Roman" w:hAnsi="Times New Roman" w:cs="Times New Roman"/>
          <w:noProof/>
          <w:lang w:val="en-US"/>
        </w:rPr>
        <w:t xml:space="preserve">28. Burchfield PM, Doucette CS, Beimler TF (1980) Captive management of the radiated tortoise </w:t>
      </w:r>
      <w:r w:rsidRPr="00724BFA">
        <w:rPr>
          <w:rFonts w:ascii="Times New Roman" w:hAnsi="Times New Roman" w:cs="Times New Roman"/>
          <w:i/>
          <w:noProof/>
          <w:lang w:val="en-US"/>
        </w:rPr>
        <w:t>Geochelone radiata</w:t>
      </w:r>
      <w:r w:rsidRPr="00724BFA">
        <w:rPr>
          <w:rFonts w:ascii="Times New Roman" w:hAnsi="Times New Roman" w:cs="Times New Roman"/>
          <w:noProof/>
          <w:lang w:val="en-US"/>
        </w:rPr>
        <w:t xml:space="preserve"> at Gladys Porter Zoo, Brownsville. International Zoo Yearbook 20: 1-6.</w:t>
      </w:r>
      <w:bookmarkEnd w:id="28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29" w:name="_ENREF_29"/>
      <w:r w:rsidRPr="00724BFA">
        <w:rPr>
          <w:rFonts w:ascii="Times New Roman" w:hAnsi="Times New Roman" w:cs="Times New Roman"/>
          <w:noProof/>
          <w:lang w:val="en-US"/>
        </w:rPr>
        <w:t>29. Pedrono M, Smith LL, Sarovy A (2001) Reproductive ecology of the ploughshare tortoise (</w:t>
      </w:r>
      <w:r w:rsidRPr="00724BFA">
        <w:rPr>
          <w:rFonts w:ascii="Times New Roman" w:hAnsi="Times New Roman" w:cs="Times New Roman"/>
          <w:i/>
          <w:noProof/>
          <w:lang w:val="en-US"/>
        </w:rPr>
        <w:t>Geochelone yniphora</w:t>
      </w:r>
      <w:r w:rsidRPr="00724BFA">
        <w:rPr>
          <w:rFonts w:ascii="Times New Roman" w:hAnsi="Times New Roman" w:cs="Times New Roman"/>
          <w:noProof/>
          <w:lang w:val="en-US"/>
        </w:rPr>
        <w:t>). J Herpetol 35: 151-156.</w:t>
      </w:r>
      <w:bookmarkEnd w:id="29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30" w:name="_ENREF_30"/>
      <w:r w:rsidRPr="00724BFA">
        <w:rPr>
          <w:rFonts w:ascii="Times New Roman" w:hAnsi="Times New Roman" w:cs="Times New Roman"/>
          <w:noProof/>
          <w:lang w:val="en-US"/>
        </w:rPr>
        <w:t>30. Leuteritz TEJ, Hofmeyr MD (2007) The extended reproductive season of tent tortoises (</w:t>
      </w:r>
      <w:r w:rsidRPr="00724BFA">
        <w:rPr>
          <w:rFonts w:ascii="Times New Roman" w:hAnsi="Times New Roman" w:cs="Times New Roman"/>
          <w:i/>
          <w:noProof/>
          <w:lang w:val="en-US"/>
        </w:rPr>
        <w:t>Psammobates tentorius tentorius</w:t>
      </w:r>
      <w:r w:rsidRPr="00724BFA">
        <w:rPr>
          <w:rFonts w:ascii="Times New Roman" w:hAnsi="Times New Roman" w:cs="Times New Roman"/>
          <w:noProof/>
          <w:lang w:val="en-US"/>
        </w:rPr>
        <w:t>): a response to an arid and unpredictable environment. J Arid Environ 68: 546-563.</w:t>
      </w:r>
      <w:bookmarkEnd w:id="30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31" w:name="_ENREF_31"/>
      <w:r w:rsidRPr="00724BFA">
        <w:rPr>
          <w:rFonts w:ascii="Times New Roman" w:hAnsi="Times New Roman" w:cs="Times New Roman"/>
          <w:noProof/>
          <w:lang w:val="en-US"/>
        </w:rPr>
        <w:t xml:space="preserve">31. Boycott RC (1989a) </w:t>
      </w:r>
      <w:r w:rsidRPr="00724BFA">
        <w:rPr>
          <w:rFonts w:ascii="Times New Roman" w:hAnsi="Times New Roman" w:cs="Times New Roman"/>
          <w:i/>
          <w:noProof/>
          <w:lang w:val="en-US"/>
        </w:rPr>
        <w:t>Homopus boulengeri</w:t>
      </w:r>
      <w:r w:rsidRPr="00724BFA">
        <w:rPr>
          <w:rFonts w:ascii="Times New Roman" w:hAnsi="Times New Roman" w:cs="Times New Roman"/>
          <w:noProof/>
          <w:lang w:val="en-US"/>
        </w:rPr>
        <w:t>. Karoo padloper, Boulenger's padloper, Red padloper, Biltong tortoise (English); Karooskilpadjie, Rooiskilpadjie, Donderweerskilpad, Biltongskilpad (Afrikaans). In: Swingland IR, Klemens MW, editors. The conservation biology of tortoises. Gland, Switzerland: Occ. Pap. IUCN/SSC 5, Tortoise and Freshwater Specialists Group. IUCN. pp. 78-79.</w:t>
      </w:r>
      <w:bookmarkEnd w:id="31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32" w:name="_ENREF_32"/>
      <w:r w:rsidRPr="00724BFA">
        <w:rPr>
          <w:rFonts w:ascii="Times New Roman" w:hAnsi="Times New Roman" w:cs="Times New Roman"/>
          <w:noProof/>
          <w:lang w:val="en-US"/>
        </w:rPr>
        <w:t>32. Mason MC, Kerley GIH, Weatherby CA, Branch WR (2000) Angulate and leopard tortoises in the thicket biome, Eastern Cape, South Africa: populations and biomass estimates. Afr J Ecol 38: 147-153.</w:t>
      </w:r>
      <w:bookmarkEnd w:id="32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33" w:name="_ENREF_33"/>
      <w:r w:rsidRPr="00724BFA">
        <w:rPr>
          <w:rFonts w:ascii="Times New Roman" w:hAnsi="Times New Roman" w:cs="Times New Roman"/>
          <w:noProof/>
          <w:lang w:val="en-US"/>
        </w:rPr>
        <w:lastRenderedPageBreak/>
        <w:t>33. Vanheezik YM, Cooper J, Seddon PJ (1994) Population characteristics and morphometrics of angulate tortoises on Dassen-Island, South-Africa. J Herpetol 28: 447-453.</w:t>
      </w:r>
      <w:bookmarkEnd w:id="33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34" w:name="_ENREF_34"/>
      <w:r w:rsidRPr="00724BFA">
        <w:rPr>
          <w:rFonts w:ascii="Times New Roman" w:hAnsi="Times New Roman" w:cs="Times New Roman"/>
          <w:noProof/>
          <w:lang w:val="en-US"/>
        </w:rPr>
        <w:t xml:space="preserve">34. Rummler G, Rummler MCO (1994) Water-balance of the land tortoise </w:t>
      </w:r>
      <w:r w:rsidRPr="00724BFA">
        <w:rPr>
          <w:rFonts w:ascii="Times New Roman" w:hAnsi="Times New Roman" w:cs="Times New Roman"/>
          <w:i/>
          <w:noProof/>
          <w:lang w:val="en-US"/>
        </w:rPr>
        <w:t>Geochelone carbonaria</w:t>
      </w:r>
      <w:r w:rsidRPr="00724BFA">
        <w:rPr>
          <w:rFonts w:ascii="Times New Roman" w:hAnsi="Times New Roman" w:cs="Times New Roman"/>
          <w:noProof/>
          <w:lang w:val="en-US"/>
        </w:rPr>
        <w:t xml:space="preserve"> after olfactory bulbectomy. Braz J Med Biol Res 27: 1385-1389.</w:t>
      </w:r>
      <w:bookmarkEnd w:id="34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35" w:name="_ENREF_35"/>
      <w:r w:rsidRPr="00724BFA">
        <w:rPr>
          <w:rFonts w:ascii="Times New Roman" w:hAnsi="Times New Roman" w:cs="Times New Roman"/>
          <w:noProof/>
          <w:lang w:val="en-US"/>
        </w:rPr>
        <w:t xml:space="preserve">35. Vanzolini PE (1999) A note on the reproduction of </w:t>
      </w:r>
      <w:r w:rsidRPr="00724BFA">
        <w:rPr>
          <w:rFonts w:ascii="Times New Roman" w:hAnsi="Times New Roman" w:cs="Times New Roman"/>
          <w:i/>
          <w:noProof/>
          <w:lang w:val="en-US"/>
        </w:rPr>
        <w:t>Geochelone carbonaria</w:t>
      </w:r>
      <w:r w:rsidRPr="00724BFA">
        <w:rPr>
          <w:rFonts w:ascii="Times New Roman" w:hAnsi="Times New Roman" w:cs="Times New Roman"/>
          <w:noProof/>
          <w:lang w:val="en-US"/>
        </w:rPr>
        <w:t xml:space="preserve"> and </w:t>
      </w:r>
      <w:r w:rsidRPr="00724BFA">
        <w:rPr>
          <w:rFonts w:ascii="Times New Roman" w:hAnsi="Times New Roman" w:cs="Times New Roman"/>
          <w:i/>
          <w:noProof/>
          <w:lang w:val="en-US"/>
        </w:rPr>
        <w:t>G. denticulata</w:t>
      </w:r>
      <w:r w:rsidRPr="00724BFA">
        <w:rPr>
          <w:rFonts w:ascii="Times New Roman" w:hAnsi="Times New Roman" w:cs="Times New Roman"/>
          <w:noProof/>
          <w:lang w:val="en-US"/>
        </w:rPr>
        <w:t xml:space="preserve"> (Testudines, Testudinidae). Rev Bras Biol 59: 593-608.</w:t>
      </w:r>
      <w:bookmarkEnd w:id="35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36" w:name="_ENREF_36"/>
      <w:r w:rsidRPr="00724BFA">
        <w:rPr>
          <w:rFonts w:ascii="Times New Roman" w:hAnsi="Times New Roman" w:cs="Times New Roman"/>
          <w:noProof/>
          <w:lang w:val="en-US"/>
        </w:rPr>
        <w:t>36. Rostal DC, Robeck TR, Grumbles JS, Burchfield PM, Owens DW (1998) Seasonal reproductive cycle of the Galapagos tortoise (Geochelone nigra) in captivity. Zoo Biol 17: 505-517.</w:t>
      </w:r>
      <w:bookmarkEnd w:id="36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37" w:name="_ENREF_37"/>
      <w:r w:rsidRPr="00724BFA">
        <w:rPr>
          <w:rFonts w:ascii="Times New Roman" w:hAnsi="Times New Roman" w:cs="Times New Roman"/>
          <w:noProof/>
          <w:lang w:val="en-US"/>
        </w:rPr>
        <w:t>37. Schramm BG, Casares M, Lance VA (1999) Steroid levels and reproductive cycle of the Galapagos tortoise,</w:t>
      </w:r>
      <w:r w:rsidRPr="00724BFA">
        <w:rPr>
          <w:rFonts w:ascii="Times New Roman" w:hAnsi="Times New Roman" w:cs="Times New Roman"/>
          <w:i/>
          <w:noProof/>
          <w:lang w:val="en-US"/>
        </w:rPr>
        <w:t>Geochelone nigra</w:t>
      </w:r>
      <w:r w:rsidRPr="00724BFA">
        <w:rPr>
          <w:rFonts w:ascii="Times New Roman" w:hAnsi="Times New Roman" w:cs="Times New Roman"/>
          <w:noProof/>
          <w:lang w:val="en-US"/>
        </w:rPr>
        <w:t>, living under seminatural conditions on Santa Cruz Island (Galapagos). Gen Comp Endocrinol 114: 108-120.</w:t>
      </w:r>
      <w:bookmarkEnd w:id="37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38" w:name="_ENREF_38"/>
      <w:r w:rsidRPr="00724BFA">
        <w:rPr>
          <w:rFonts w:ascii="Times New Roman" w:hAnsi="Times New Roman" w:cs="Times New Roman"/>
          <w:noProof/>
          <w:lang w:val="en-US"/>
        </w:rPr>
        <w:t>38. Zani PA, Gottschall JS, Kram R (2005) Giant Galapagos tortoises walk without inverted pendulum mechanical-energy exchange. J Exp Biol 208: 1489-1494.</w:t>
      </w:r>
      <w:bookmarkEnd w:id="38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39" w:name="_ENREF_39"/>
      <w:r w:rsidRPr="00724BFA">
        <w:rPr>
          <w:rFonts w:ascii="Times New Roman" w:hAnsi="Times New Roman" w:cs="Times New Roman"/>
          <w:noProof/>
          <w:lang w:val="en-US"/>
        </w:rPr>
        <w:t>39. Vyas R (2005) Captive breeding of the Indian star tortoise (</w:t>
      </w:r>
      <w:r w:rsidRPr="00724BFA">
        <w:rPr>
          <w:rFonts w:ascii="Times New Roman" w:hAnsi="Times New Roman" w:cs="Times New Roman"/>
          <w:i/>
          <w:noProof/>
          <w:lang w:val="en-US"/>
        </w:rPr>
        <w:t>Geochelone elegans</w:t>
      </w:r>
      <w:r w:rsidRPr="00724BFA">
        <w:rPr>
          <w:rFonts w:ascii="Times New Roman" w:hAnsi="Times New Roman" w:cs="Times New Roman"/>
          <w:noProof/>
          <w:lang w:val="en-US"/>
        </w:rPr>
        <w:t>). Zoo' Print Journal 20: 1859-1864.</w:t>
      </w:r>
      <w:bookmarkEnd w:id="39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40" w:name="_ENREF_40"/>
      <w:r w:rsidRPr="00724BFA">
        <w:rPr>
          <w:rFonts w:ascii="Times New Roman" w:hAnsi="Times New Roman" w:cs="Times New Roman"/>
          <w:noProof/>
          <w:lang w:val="en-US"/>
        </w:rPr>
        <w:t xml:space="preserve">40. Grubb P (1971) Comparative notes on the behavior of </w:t>
      </w:r>
      <w:r w:rsidRPr="00724BFA">
        <w:rPr>
          <w:rFonts w:ascii="Times New Roman" w:hAnsi="Times New Roman" w:cs="Times New Roman"/>
          <w:i/>
          <w:noProof/>
          <w:lang w:val="en-US"/>
        </w:rPr>
        <w:t>Geochelone sulcata</w:t>
      </w:r>
      <w:r w:rsidRPr="00724BFA">
        <w:rPr>
          <w:rFonts w:ascii="Times New Roman" w:hAnsi="Times New Roman" w:cs="Times New Roman"/>
          <w:noProof/>
          <w:lang w:val="en-US"/>
        </w:rPr>
        <w:t xml:space="preserve"> Herpetologica 27: 328-333.</w:t>
      </w:r>
      <w:bookmarkEnd w:id="40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41" w:name="_ENREF_41"/>
      <w:r w:rsidRPr="00724BFA">
        <w:rPr>
          <w:rFonts w:ascii="Times New Roman" w:hAnsi="Times New Roman" w:cs="Times New Roman"/>
          <w:noProof/>
          <w:lang w:val="en-US"/>
        </w:rPr>
        <w:t xml:space="preserve">41. Stearns BC (1988) The captive status of the African spurred tortoise </w:t>
      </w:r>
      <w:r w:rsidRPr="00724BFA">
        <w:rPr>
          <w:rFonts w:ascii="Times New Roman" w:hAnsi="Times New Roman" w:cs="Times New Roman"/>
          <w:i/>
          <w:noProof/>
          <w:lang w:val="en-US"/>
        </w:rPr>
        <w:t>Geochelone sulcata</w:t>
      </w:r>
      <w:r w:rsidRPr="00724BFA">
        <w:rPr>
          <w:rFonts w:ascii="Times New Roman" w:hAnsi="Times New Roman" w:cs="Times New Roman"/>
          <w:noProof/>
          <w:lang w:val="en-US"/>
        </w:rPr>
        <w:t>: recent developments. International Zoo Yearbook 28: 87-98.</w:t>
      </w:r>
      <w:bookmarkEnd w:id="41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42" w:name="_ENREF_42"/>
      <w:r w:rsidRPr="00724BFA">
        <w:rPr>
          <w:rFonts w:ascii="Times New Roman" w:hAnsi="Times New Roman" w:cs="Times New Roman"/>
          <w:noProof/>
          <w:lang w:val="en-US"/>
        </w:rPr>
        <w:t>42. Hailey A, Loumbourdis NS (1988) Egg size and shape, clutch dynamics, and reproductive effort in European tortoises. Can J Zool/Rev Can Zool 66: 1527-1536.</w:t>
      </w:r>
      <w:bookmarkEnd w:id="42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43" w:name="_ENREF_43"/>
      <w:r w:rsidRPr="00724BFA">
        <w:rPr>
          <w:rFonts w:ascii="Times New Roman" w:hAnsi="Times New Roman" w:cs="Times New Roman"/>
          <w:noProof/>
          <w:lang w:val="en-US"/>
        </w:rPr>
        <w:t>43. Willemsen RE, Hailey A (2003) Sexual dimorphism of body size and shell shape in European tortoises. J Zool 260: 353-365.</w:t>
      </w:r>
      <w:bookmarkEnd w:id="43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44" w:name="_ENREF_44"/>
      <w:r w:rsidRPr="00724BFA">
        <w:rPr>
          <w:rFonts w:ascii="Times New Roman" w:hAnsi="Times New Roman" w:cs="Times New Roman"/>
          <w:noProof/>
          <w:lang w:val="en-US"/>
        </w:rPr>
        <w:t xml:space="preserve">44. Diaz-Paniagua C, Keller C, Andreu AC (1996) Clutch frequency, egg and clutch characteristics, and nesting activity of spur-thighed tortoises, </w:t>
      </w:r>
      <w:r w:rsidRPr="00724BFA">
        <w:rPr>
          <w:rFonts w:ascii="Times New Roman" w:hAnsi="Times New Roman" w:cs="Times New Roman"/>
          <w:i/>
          <w:noProof/>
          <w:lang w:val="en-US"/>
        </w:rPr>
        <w:t>Testudo graeca</w:t>
      </w:r>
      <w:r w:rsidRPr="00724BFA">
        <w:rPr>
          <w:rFonts w:ascii="Times New Roman" w:hAnsi="Times New Roman" w:cs="Times New Roman"/>
          <w:noProof/>
          <w:lang w:val="en-US"/>
        </w:rPr>
        <w:t>, in southwestern Spain. Can J Zool/Rev Can Zool 74: 560-564.</w:t>
      </w:r>
      <w:bookmarkEnd w:id="44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</w:rPr>
      </w:pPr>
      <w:bookmarkStart w:id="45" w:name="_ENREF_45"/>
      <w:r w:rsidRPr="00724BFA">
        <w:rPr>
          <w:rFonts w:ascii="Times New Roman" w:hAnsi="Times New Roman" w:cs="Times New Roman"/>
          <w:noProof/>
          <w:lang w:val="en-US"/>
        </w:rPr>
        <w:t xml:space="preserve">45. Willemsen RE, Hailey A (2002) Body mass condition in Greek tortoises: regional and interspecific variation. </w:t>
      </w:r>
      <w:r w:rsidRPr="00724BFA">
        <w:rPr>
          <w:rFonts w:ascii="Times New Roman" w:hAnsi="Times New Roman" w:cs="Times New Roman"/>
          <w:noProof/>
        </w:rPr>
        <w:t>Herpetol J 12: 105-114.</w:t>
      </w:r>
      <w:bookmarkEnd w:id="45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</w:rPr>
      </w:pPr>
      <w:bookmarkStart w:id="46" w:name="_ENREF_46"/>
      <w:r w:rsidRPr="00724BFA">
        <w:rPr>
          <w:rFonts w:ascii="Times New Roman" w:hAnsi="Times New Roman" w:cs="Times New Roman"/>
          <w:noProof/>
        </w:rPr>
        <w:t>46. Das I (2001) Die Schildkröten des indischen Subkontinents. Frankfurt am Main: Edition Chimaira.</w:t>
      </w:r>
      <w:bookmarkEnd w:id="46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47" w:name="_ENREF_47"/>
      <w:r w:rsidRPr="00724BFA">
        <w:rPr>
          <w:rFonts w:ascii="Times New Roman" w:hAnsi="Times New Roman" w:cs="Times New Roman"/>
          <w:noProof/>
        </w:rPr>
        <w:t xml:space="preserve">47. Lagarde F, Bonnet X, Henen B, Legrand A, Corbin J, et al. </w:t>
      </w:r>
      <w:r w:rsidRPr="00724BFA">
        <w:rPr>
          <w:rFonts w:ascii="Times New Roman" w:hAnsi="Times New Roman" w:cs="Times New Roman"/>
          <w:noProof/>
          <w:lang w:val="en-US"/>
        </w:rPr>
        <w:t>(2003) Sex divergence in space utilisation in the steppe tortoise (</w:t>
      </w:r>
      <w:r w:rsidRPr="00724BFA">
        <w:rPr>
          <w:rFonts w:ascii="Times New Roman" w:hAnsi="Times New Roman" w:cs="Times New Roman"/>
          <w:i/>
          <w:noProof/>
          <w:lang w:val="en-US"/>
        </w:rPr>
        <w:t>Testudo horsfieldi</w:t>
      </w:r>
      <w:r w:rsidRPr="00724BFA">
        <w:rPr>
          <w:rFonts w:ascii="Times New Roman" w:hAnsi="Times New Roman" w:cs="Times New Roman"/>
          <w:noProof/>
          <w:lang w:val="en-US"/>
        </w:rPr>
        <w:t>). Can J Zool/Rev Can Zool 81: 380-387.</w:t>
      </w:r>
      <w:bookmarkEnd w:id="47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48" w:name="_ENREF_48"/>
      <w:r w:rsidRPr="00724BFA">
        <w:rPr>
          <w:rFonts w:ascii="Times New Roman" w:hAnsi="Times New Roman" w:cs="Times New Roman"/>
          <w:noProof/>
          <w:lang w:val="en-US"/>
        </w:rPr>
        <w:t xml:space="preserve">48. Mazzotti S, Pisapia A, Fasola M (2002) Activity and home range of </w:t>
      </w:r>
      <w:r w:rsidRPr="00724BFA">
        <w:rPr>
          <w:rFonts w:ascii="Times New Roman" w:hAnsi="Times New Roman" w:cs="Times New Roman"/>
          <w:i/>
          <w:noProof/>
          <w:lang w:val="en-US"/>
        </w:rPr>
        <w:t>Testudo hermanni</w:t>
      </w:r>
      <w:r w:rsidRPr="00724BFA">
        <w:rPr>
          <w:rFonts w:ascii="Times New Roman" w:hAnsi="Times New Roman" w:cs="Times New Roman"/>
          <w:noProof/>
          <w:lang w:val="en-US"/>
        </w:rPr>
        <w:t xml:space="preserve"> in Northern Italy. Amphibia-Reptilia 23: 305-312.</w:t>
      </w:r>
      <w:bookmarkEnd w:id="48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49" w:name="_ENREF_49"/>
      <w:r w:rsidRPr="00724BFA">
        <w:rPr>
          <w:rFonts w:ascii="Times New Roman" w:hAnsi="Times New Roman" w:cs="Times New Roman"/>
          <w:noProof/>
          <w:lang w:val="en-US"/>
        </w:rPr>
        <w:t xml:space="preserve">49. Willemsen RE, Hailey A (1999) Variation of adult body size of the tortoise </w:t>
      </w:r>
      <w:r w:rsidRPr="00724BFA">
        <w:rPr>
          <w:rFonts w:ascii="Times New Roman" w:hAnsi="Times New Roman" w:cs="Times New Roman"/>
          <w:i/>
          <w:noProof/>
          <w:lang w:val="en-US"/>
        </w:rPr>
        <w:t>Testudo hermanni</w:t>
      </w:r>
      <w:r w:rsidRPr="00724BFA">
        <w:rPr>
          <w:rFonts w:ascii="Times New Roman" w:hAnsi="Times New Roman" w:cs="Times New Roman"/>
          <w:noProof/>
          <w:lang w:val="en-US"/>
        </w:rPr>
        <w:t xml:space="preserve"> in Greece: proximate and ultimate causes. J Zool 248: 379-396.</w:t>
      </w:r>
      <w:bookmarkEnd w:id="49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50" w:name="_ENREF_50"/>
      <w:r w:rsidRPr="00724BFA">
        <w:rPr>
          <w:rFonts w:ascii="Times New Roman" w:hAnsi="Times New Roman" w:cs="Times New Roman"/>
          <w:noProof/>
          <w:lang w:val="en-US"/>
        </w:rPr>
        <w:t>50. Abou-Madi N, Jacobson ER (2003) Effects of blood processing techniques on Sodium and Potassium values: a comparison between Aldabra tortoises (Geochelone gigantea) and Burmese Mountain tortoises (Manouria emys). Vet Clin Path 32: 61-66.</w:t>
      </w:r>
      <w:bookmarkEnd w:id="50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51" w:name="_ENREF_51"/>
      <w:r w:rsidRPr="00724BFA">
        <w:rPr>
          <w:rFonts w:ascii="Times New Roman" w:hAnsi="Times New Roman" w:cs="Times New Roman"/>
          <w:noProof/>
          <w:lang w:val="en-US"/>
        </w:rPr>
        <w:t>51. Louwman JWW (1982) Breeding the six-footed tortoise (</w:t>
      </w:r>
      <w:r w:rsidRPr="00724BFA">
        <w:rPr>
          <w:rFonts w:ascii="Times New Roman" w:hAnsi="Times New Roman" w:cs="Times New Roman"/>
          <w:i/>
          <w:noProof/>
          <w:lang w:val="en-US"/>
        </w:rPr>
        <w:t>Geochelone emys</w:t>
      </w:r>
      <w:r w:rsidRPr="00724BFA">
        <w:rPr>
          <w:rFonts w:ascii="Times New Roman" w:hAnsi="Times New Roman" w:cs="Times New Roman"/>
          <w:noProof/>
          <w:lang w:val="en-US"/>
        </w:rPr>
        <w:t>) at Wassenaar Zoo. In: Olney PJS, Ellis P, Sommerfelt B, editors. International Zoo Yearbook No 22. London: Zoological Society of London. pp. 153-156.</w:t>
      </w:r>
      <w:bookmarkEnd w:id="51"/>
    </w:p>
    <w:p w:rsidR="00D01F81" w:rsidRPr="00724BFA" w:rsidRDefault="00D01F81" w:rsidP="00D01F81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52" w:name="_ENREF_52"/>
      <w:r w:rsidRPr="00724BFA">
        <w:rPr>
          <w:rFonts w:ascii="Times New Roman" w:hAnsi="Times New Roman" w:cs="Times New Roman"/>
          <w:noProof/>
          <w:lang w:val="en-US"/>
        </w:rPr>
        <w:t>52. Henen BT (1997) Seasonal and annual energy budgets of female desert tortoises (</w:t>
      </w:r>
      <w:r w:rsidRPr="00724BFA">
        <w:rPr>
          <w:rFonts w:ascii="Times New Roman" w:hAnsi="Times New Roman" w:cs="Times New Roman"/>
          <w:i/>
          <w:noProof/>
          <w:lang w:val="en-US"/>
        </w:rPr>
        <w:t>Gopherus Agassizii</w:t>
      </w:r>
      <w:r w:rsidRPr="00724BFA">
        <w:rPr>
          <w:rFonts w:ascii="Times New Roman" w:hAnsi="Times New Roman" w:cs="Times New Roman"/>
          <w:noProof/>
          <w:lang w:val="en-US"/>
        </w:rPr>
        <w:t>). Ecology 78: 283-296.</w:t>
      </w:r>
      <w:bookmarkEnd w:id="52"/>
    </w:p>
    <w:p w:rsidR="00D01F81" w:rsidRPr="00724BFA" w:rsidRDefault="00D01F81" w:rsidP="00D01F81">
      <w:pPr>
        <w:spacing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bookmarkStart w:id="53" w:name="_ENREF_53"/>
      <w:r w:rsidRPr="00724BFA">
        <w:rPr>
          <w:rFonts w:ascii="Times New Roman" w:hAnsi="Times New Roman" w:cs="Times New Roman"/>
          <w:noProof/>
          <w:lang w:val="en-US"/>
        </w:rPr>
        <w:t>53. Turner FB, Hayden P, Burge BL, Roberson JB (1986) Egg-production by the desert tortoise (</w:t>
      </w:r>
      <w:r w:rsidRPr="00724BFA">
        <w:rPr>
          <w:rFonts w:ascii="Times New Roman" w:hAnsi="Times New Roman" w:cs="Times New Roman"/>
          <w:i/>
          <w:noProof/>
          <w:lang w:val="en-US"/>
        </w:rPr>
        <w:t>Gopherus agassizii</w:t>
      </w:r>
      <w:r w:rsidRPr="00724BFA">
        <w:rPr>
          <w:rFonts w:ascii="Times New Roman" w:hAnsi="Times New Roman" w:cs="Times New Roman"/>
          <w:noProof/>
          <w:lang w:val="en-US"/>
        </w:rPr>
        <w:t>) in California. Herpetologica 42: 93-104.</w:t>
      </w:r>
      <w:bookmarkEnd w:id="53"/>
    </w:p>
    <w:p w:rsidR="00D01F81" w:rsidRPr="00724BFA" w:rsidRDefault="00D01F81" w:rsidP="00D01F81">
      <w:pPr>
        <w:spacing w:line="480" w:lineRule="auto"/>
        <w:rPr>
          <w:rFonts w:ascii="Times New Roman" w:hAnsi="Times New Roman" w:cs="Times New Roman"/>
          <w:noProof/>
          <w:lang w:val="en-US"/>
        </w:rPr>
      </w:pPr>
    </w:p>
    <w:p w:rsidR="00942CAF" w:rsidRPr="00724BFA" w:rsidRDefault="00942CAF" w:rsidP="00EA7DED">
      <w:pPr>
        <w:spacing w:line="480" w:lineRule="auto"/>
        <w:rPr>
          <w:rFonts w:ascii="Times New Roman" w:hAnsi="Times New Roman" w:cs="Times New Roman"/>
          <w:szCs w:val="24"/>
        </w:rPr>
      </w:pPr>
      <w:r w:rsidRPr="00724BFA">
        <w:rPr>
          <w:rFonts w:ascii="Times New Roman" w:hAnsi="Times New Roman" w:cs="Times New Roman"/>
          <w:sz w:val="18"/>
        </w:rPr>
        <w:fldChar w:fldCharType="end"/>
      </w:r>
    </w:p>
    <w:sectPr w:rsidR="00942CAF" w:rsidRPr="00724BFA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74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0&lt;/ScanUnformatted&gt;&lt;ScanChanges&gt;0&lt;/ScanChanges&gt;&lt;Suspended&gt;0&lt;/Suspended&gt;&lt;/ENInstantFormat&gt;"/>
    <w:docVar w:name="EN.Layout" w:val="&lt;ENLayout&gt;&lt;Style&gt;PLoS On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/ENLayout&gt;"/>
    <w:docVar w:name="EN.Libraries" w:val="&lt;Libraries&gt;&lt;item db-id=&quot;wpww5tfwsfd9a9ertx0xp5rdx0de2vzvsxwa&quot;&gt;Dinos-Converted&lt;record-ids&gt;&lt;item&gt;127&lt;/item&gt;&lt;item&gt;332&lt;/item&gt;&lt;item&gt;333&lt;/item&gt;&lt;item&gt;334&lt;/item&gt;&lt;item&gt;336&lt;/item&gt;&lt;item&gt;340&lt;/item&gt;&lt;item&gt;344&lt;/item&gt;&lt;item&gt;347&lt;/item&gt;&lt;item&gt;349&lt;/item&gt;&lt;item&gt;350&lt;/item&gt;&lt;item&gt;351&lt;/item&gt;&lt;item&gt;352&lt;/item&gt;&lt;item&gt;356&lt;/item&gt;&lt;item&gt;358&lt;/item&gt;&lt;item&gt;359&lt;/item&gt;&lt;item&gt;365&lt;/item&gt;&lt;item&gt;370&lt;/item&gt;&lt;item&gt;372&lt;/item&gt;&lt;item&gt;383&lt;/item&gt;&lt;item&gt;386&lt;/item&gt;&lt;item&gt;388&lt;/item&gt;&lt;item&gt;390&lt;/item&gt;&lt;item&gt;391&lt;/item&gt;&lt;item&gt;395&lt;/item&gt;&lt;item&gt;407&lt;/item&gt;&lt;item&gt;504&lt;/item&gt;&lt;item&gt;688&lt;/item&gt;&lt;item&gt;816&lt;/item&gt;&lt;item&gt;822&lt;/item&gt;&lt;item&gt;823&lt;/item&gt;&lt;item&gt;1151&lt;/item&gt;&lt;item&gt;1152&lt;/item&gt;&lt;item&gt;1156&lt;/item&gt;&lt;item&gt;1164&lt;/item&gt;&lt;item&gt;1187&lt;/item&gt;&lt;item&gt;1435&lt;/item&gt;&lt;item&gt;1526&lt;/item&gt;&lt;item&gt;1528&lt;/item&gt;&lt;item&gt;1565&lt;/item&gt;&lt;item&gt;1852&lt;/item&gt;&lt;item&gt;1853&lt;/item&gt;&lt;item&gt;1854&lt;/item&gt;&lt;item&gt;1861&lt;/item&gt;&lt;item&gt;1863&lt;/item&gt;&lt;item&gt;1864&lt;/item&gt;&lt;item&gt;1865&lt;/item&gt;&lt;item&gt;1866&lt;/item&gt;&lt;item&gt;1869&lt;/item&gt;&lt;item&gt;1872&lt;/item&gt;&lt;item&gt;1877&lt;/item&gt;&lt;item&gt;1892&lt;/item&gt;&lt;item&gt;1899&lt;/item&gt;&lt;item&gt;1908&lt;/item&gt;&lt;/record-ids&gt;&lt;/item&gt;&lt;/Libraries&gt;"/>
  </w:docVars>
  <w:rsids>
    <w:rsidRoot w:val="00E878B3"/>
    <w:rsid w:val="000141C0"/>
    <w:rsid w:val="00016F69"/>
    <w:rsid w:val="00017DB9"/>
    <w:rsid w:val="00032332"/>
    <w:rsid w:val="00134FD4"/>
    <w:rsid w:val="00157639"/>
    <w:rsid w:val="0019101B"/>
    <w:rsid w:val="001D555A"/>
    <w:rsid w:val="001F396E"/>
    <w:rsid w:val="002265DF"/>
    <w:rsid w:val="002C67ED"/>
    <w:rsid w:val="002D7368"/>
    <w:rsid w:val="002F114A"/>
    <w:rsid w:val="002F584C"/>
    <w:rsid w:val="003F0BFE"/>
    <w:rsid w:val="00461E3A"/>
    <w:rsid w:val="004D1186"/>
    <w:rsid w:val="004E54D8"/>
    <w:rsid w:val="004F4A50"/>
    <w:rsid w:val="00501B41"/>
    <w:rsid w:val="00686F7A"/>
    <w:rsid w:val="006D0983"/>
    <w:rsid w:val="00724BFA"/>
    <w:rsid w:val="00746951"/>
    <w:rsid w:val="00762017"/>
    <w:rsid w:val="00796170"/>
    <w:rsid w:val="008411C7"/>
    <w:rsid w:val="009036F9"/>
    <w:rsid w:val="00942CAF"/>
    <w:rsid w:val="00942EA2"/>
    <w:rsid w:val="009E4371"/>
    <w:rsid w:val="00AA46A6"/>
    <w:rsid w:val="00AE41CA"/>
    <w:rsid w:val="00AF1EE2"/>
    <w:rsid w:val="00B05B94"/>
    <w:rsid w:val="00B12635"/>
    <w:rsid w:val="00B621FE"/>
    <w:rsid w:val="00C07E73"/>
    <w:rsid w:val="00C216C9"/>
    <w:rsid w:val="00C916E5"/>
    <w:rsid w:val="00CB1522"/>
    <w:rsid w:val="00D01F81"/>
    <w:rsid w:val="00DD1459"/>
    <w:rsid w:val="00E7139C"/>
    <w:rsid w:val="00E74757"/>
    <w:rsid w:val="00E878B3"/>
    <w:rsid w:val="00EA7DED"/>
    <w:rsid w:val="00EC4196"/>
    <w:rsid w:val="00FB3A55"/>
    <w:rsid w:val="00FF78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unhideWhenUsed/>
    <w:rsid w:val="00E878B3"/>
    <w:rPr>
      <w:color w:val="0000FF"/>
      <w:u w:val="single"/>
    </w:rPr>
  </w:style>
  <w:style w:type="character" w:styleId="BesuchterHyperlink">
    <w:name w:val="FollowedHyperlink"/>
    <w:basedOn w:val="Absatz-Standardschriftart"/>
    <w:uiPriority w:val="99"/>
    <w:semiHidden/>
    <w:unhideWhenUsed/>
    <w:rsid w:val="00E878B3"/>
    <w:rPr>
      <w:color w:val="800080"/>
      <w:u w:val="single"/>
    </w:rPr>
  </w:style>
  <w:style w:type="paragraph" w:customStyle="1" w:styleId="xl63">
    <w:name w:val="xl63"/>
    <w:basedOn w:val="Standard"/>
    <w:rsid w:val="00E878B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customStyle="1" w:styleId="xl64">
    <w:name w:val="xl64"/>
    <w:basedOn w:val="Standard"/>
    <w:rsid w:val="00E878B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customStyle="1" w:styleId="xl65">
    <w:name w:val="xl65"/>
    <w:basedOn w:val="Standard"/>
    <w:rsid w:val="00E878B3"/>
    <w:pPr>
      <w:pBdr>
        <w:top w:val="single" w:sz="4" w:space="0" w:color="C0C0C0"/>
        <w:left w:val="single" w:sz="4" w:space="0" w:color="C0C0C0"/>
        <w:bottom w:val="single" w:sz="4" w:space="0" w:color="C0C0C0"/>
        <w:right w:val="single" w:sz="4" w:space="0" w:color="C0C0C0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000000"/>
      <w:sz w:val="20"/>
      <w:szCs w:val="20"/>
      <w:lang w:eastAsia="de-DE"/>
    </w:rPr>
  </w:style>
  <w:style w:type="paragraph" w:customStyle="1" w:styleId="xl66">
    <w:name w:val="xl66"/>
    <w:basedOn w:val="Standard"/>
    <w:rsid w:val="00E878B3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EA7DE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EA7DED"/>
    <w:rPr>
      <w:rFonts w:ascii="Tahoma" w:hAnsi="Tahoma" w:cs="Tahoma"/>
      <w:sz w:val="16"/>
      <w:szCs w:val="16"/>
    </w:rPr>
  </w:style>
  <w:style w:type="paragraph" w:styleId="berarbeitung">
    <w:name w:val="Revision"/>
    <w:hidden/>
    <w:uiPriority w:val="99"/>
    <w:semiHidden/>
    <w:rsid w:val="008411C7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unhideWhenUsed/>
    <w:rsid w:val="00E878B3"/>
    <w:rPr>
      <w:color w:val="0000FF"/>
      <w:u w:val="single"/>
    </w:rPr>
  </w:style>
  <w:style w:type="character" w:styleId="BesuchterHyperlink">
    <w:name w:val="FollowedHyperlink"/>
    <w:basedOn w:val="Absatz-Standardschriftart"/>
    <w:uiPriority w:val="99"/>
    <w:semiHidden/>
    <w:unhideWhenUsed/>
    <w:rsid w:val="00E878B3"/>
    <w:rPr>
      <w:color w:val="800080"/>
      <w:u w:val="single"/>
    </w:rPr>
  </w:style>
  <w:style w:type="paragraph" w:customStyle="1" w:styleId="xl63">
    <w:name w:val="xl63"/>
    <w:basedOn w:val="Standard"/>
    <w:rsid w:val="00E878B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customStyle="1" w:styleId="xl64">
    <w:name w:val="xl64"/>
    <w:basedOn w:val="Standard"/>
    <w:rsid w:val="00E878B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customStyle="1" w:styleId="xl65">
    <w:name w:val="xl65"/>
    <w:basedOn w:val="Standard"/>
    <w:rsid w:val="00E878B3"/>
    <w:pPr>
      <w:pBdr>
        <w:top w:val="single" w:sz="4" w:space="0" w:color="C0C0C0"/>
        <w:left w:val="single" w:sz="4" w:space="0" w:color="C0C0C0"/>
        <w:bottom w:val="single" w:sz="4" w:space="0" w:color="C0C0C0"/>
        <w:right w:val="single" w:sz="4" w:space="0" w:color="C0C0C0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000000"/>
      <w:sz w:val="20"/>
      <w:szCs w:val="20"/>
      <w:lang w:eastAsia="de-DE"/>
    </w:rPr>
  </w:style>
  <w:style w:type="paragraph" w:customStyle="1" w:styleId="xl66">
    <w:name w:val="xl66"/>
    <w:basedOn w:val="Standard"/>
    <w:rsid w:val="00E878B3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EA7DE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EA7DED"/>
    <w:rPr>
      <w:rFonts w:ascii="Tahoma" w:hAnsi="Tahoma" w:cs="Tahoma"/>
      <w:sz w:val="16"/>
      <w:szCs w:val="16"/>
    </w:rPr>
  </w:style>
  <w:style w:type="paragraph" w:styleId="berarbeitung">
    <w:name w:val="Revision"/>
    <w:hidden/>
    <w:uiPriority w:val="99"/>
    <w:semiHidden/>
    <w:rsid w:val="008411C7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91121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hyperlink" Target="http://www.cites.org/eng/cop/12/prop/index.shtml" TargetMode="External"/><Relationship Id="rId5" Type="http://schemas.openxmlformats.org/officeDocument/2006/relationships/hyperlink" Target="http://www.britannica.com/EBchecked/topic/26799/anseriform/48962/Reproductive-behaviour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B7C2DB6E.dotm</Template>
  <TotalTime>0</TotalTime>
  <Pages>14</Pages>
  <Words>45693</Words>
  <Characters>287872</Characters>
  <Application>Microsoft Office Word</Application>
  <DocSecurity>0</DocSecurity>
  <Lines>2398</Lines>
  <Paragraphs>66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Johannes Gutenberg-Universität Mainz</Company>
  <LinksUpToDate>false</LinksUpToDate>
  <CharactersWithSpaces>33290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erner, Jan</dc:creator>
  <cp:lastModifiedBy>Werner, Jan</cp:lastModifiedBy>
  <cp:revision>5</cp:revision>
  <dcterms:created xsi:type="dcterms:W3CDTF">2013-06-25T14:36:00Z</dcterms:created>
  <dcterms:modified xsi:type="dcterms:W3CDTF">2013-08-08T10:03:00Z</dcterms:modified>
</cp:coreProperties>
</file>